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B923E9" w14:textId="77777777" w:rsidR="000D11E1" w:rsidRPr="00CF0B56" w:rsidRDefault="00EA61CF" w:rsidP="000D11E1">
      <w:pPr>
        <w:rPr>
          <w:rFonts w:asciiTheme="minorHAnsi" w:hAnsiTheme="minorHAnsi"/>
          <w:szCs w:val="24"/>
        </w:rPr>
      </w:pPr>
      <w:r w:rsidRPr="00CF0B56">
        <w:rPr>
          <w:rFonts w:asciiTheme="minorHAnsi" w:hAnsiTheme="minorHAnsi"/>
          <w:noProof/>
          <w:lang w:eastAsia="de-DE"/>
        </w:rPr>
        <w:drawing>
          <wp:anchor distT="0" distB="0" distL="114300" distR="114300" simplePos="0" relativeHeight="251658240" behindDoc="1" locked="0" layoutInCell="1" allowOverlap="1" wp14:anchorId="73A9C4E0" wp14:editId="52F2AD26">
            <wp:simplePos x="0" y="0"/>
            <wp:positionH relativeFrom="column">
              <wp:posOffset>2205355</wp:posOffset>
            </wp:positionH>
            <wp:positionV relativeFrom="paragraph">
              <wp:posOffset>14605</wp:posOffset>
            </wp:positionV>
            <wp:extent cx="3745865" cy="962025"/>
            <wp:effectExtent l="19050" t="0" r="6985" b="0"/>
            <wp:wrapNone/>
            <wp:docPr id="7" name="Grafik 1" descr="Signe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 descr="Signet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865" cy="962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52A38DD7" w14:textId="77777777" w:rsidR="000D11E1" w:rsidRPr="00CF0B56" w:rsidRDefault="000D11E1" w:rsidP="000D11E1">
      <w:pPr>
        <w:rPr>
          <w:rFonts w:asciiTheme="minorHAnsi" w:hAnsiTheme="minorHAnsi"/>
          <w:szCs w:val="24"/>
        </w:rPr>
      </w:pPr>
    </w:p>
    <w:p w14:paraId="67855608" w14:textId="77777777" w:rsidR="000D11E1" w:rsidRPr="00CF0B56" w:rsidRDefault="000D11E1" w:rsidP="000D11E1">
      <w:pPr>
        <w:rPr>
          <w:rFonts w:asciiTheme="minorHAnsi" w:hAnsiTheme="minorHAnsi"/>
          <w:szCs w:val="24"/>
        </w:rPr>
      </w:pPr>
    </w:p>
    <w:p w14:paraId="01426473" w14:textId="77777777" w:rsidR="000D11E1" w:rsidRPr="00CF0B56" w:rsidRDefault="000D11E1" w:rsidP="000D11E1">
      <w:pPr>
        <w:rPr>
          <w:rFonts w:asciiTheme="minorHAnsi" w:hAnsiTheme="minorHAnsi"/>
        </w:rPr>
      </w:pPr>
    </w:p>
    <w:p w14:paraId="6B1446B3" w14:textId="77777777" w:rsidR="000D11E1" w:rsidRPr="00CF0B56" w:rsidRDefault="009D302B" w:rsidP="000D11E1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sz w:val="22"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2E97AAC" wp14:editId="1213F998">
                <wp:simplePos x="0" y="0"/>
                <wp:positionH relativeFrom="column">
                  <wp:posOffset>5080</wp:posOffset>
                </wp:positionH>
                <wp:positionV relativeFrom="paragraph">
                  <wp:posOffset>3810</wp:posOffset>
                </wp:positionV>
                <wp:extent cx="5962650" cy="0"/>
                <wp:effectExtent l="30480" t="29210" r="39370" b="34290"/>
                <wp:wrapNone/>
                <wp:docPr id="12" name="AutoShap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62650" cy="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rgbClr val="943634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29783" dir="3885598" algn="ctr" rotWithShape="0">
                                  <a:srgbClr val="622423">
                                    <a:alpha val="50000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 8" o:spid="_x0000_s1026" type="#_x0000_t32" style="position:absolute;margin-left:.4pt;margin-top:.3pt;width:469.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" strokecolor="#943634" strokeweight="3pt">
                <v:shadow color="#622423" opacity=".5" offset="1pt"/>
              </v:shape>
            </w:pict>
          </mc:Fallback>
        </mc:AlternateContent>
      </w:r>
    </w:p>
    <w:p w14:paraId="03E92057" w14:textId="1D7AD9E7" w:rsidR="00E815E9" w:rsidRDefault="007E6236" w:rsidP="000D11E1">
      <w:pPr>
        <w:spacing w:after="120" w:line="240" w:lineRule="auto"/>
        <w:rPr>
          <w:rFonts w:asciiTheme="minorHAnsi" w:hAnsiTheme="minorHAnsi"/>
          <w:sz w:val="48"/>
          <w:szCs w:val="48"/>
        </w:rPr>
      </w:pPr>
      <w:r>
        <w:rPr>
          <w:rFonts w:asciiTheme="minorHAnsi" w:hAnsiTheme="minorHAnsi"/>
          <w:sz w:val="48"/>
          <w:szCs w:val="48"/>
        </w:rPr>
        <w:t>In jeder Beziehung b</w:t>
      </w:r>
      <w:r w:rsidR="00721580">
        <w:rPr>
          <w:rFonts w:asciiTheme="minorHAnsi" w:hAnsiTheme="minorHAnsi"/>
          <w:sz w:val="48"/>
          <w:szCs w:val="48"/>
        </w:rPr>
        <w:t>eistehen – Einführung in die e</w:t>
      </w:r>
      <w:r w:rsidR="00E815E9">
        <w:rPr>
          <w:rFonts w:asciiTheme="minorHAnsi" w:hAnsiTheme="minorHAnsi"/>
          <w:sz w:val="48"/>
          <w:szCs w:val="48"/>
        </w:rPr>
        <w:t xml:space="preserve">vangelische Seelsorge (I) </w:t>
      </w:r>
    </w:p>
    <w:p w14:paraId="218A6A6C" w14:textId="056D17A4" w:rsidR="000D11E1" w:rsidRPr="00CF0B56" w:rsidRDefault="00C2418B" w:rsidP="000D11E1">
      <w:pPr>
        <w:spacing w:after="120" w:line="240" w:lineRule="auto"/>
        <w:rPr>
          <w:rFonts w:asciiTheme="minorHAnsi" w:hAnsiTheme="minorHAnsi"/>
          <w:sz w:val="32"/>
          <w:szCs w:val="48"/>
        </w:rPr>
      </w:pPr>
      <w:r>
        <w:rPr>
          <w:rFonts w:asciiTheme="minorHAnsi" w:hAnsiTheme="minorHAnsi"/>
          <w:sz w:val="32"/>
          <w:szCs w:val="48"/>
        </w:rPr>
        <w:t>Arbeitsblatt 13</w:t>
      </w:r>
    </w:p>
    <w:p w14:paraId="56216948" w14:textId="77777777" w:rsidR="000D11E1" w:rsidRPr="00CF0B56" w:rsidRDefault="009D302B" w:rsidP="000D11E1">
      <w:pPr>
        <w:spacing w:after="120" w:line="240" w:lineRule="auto"/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sz w:val="22"/>
          <w:lang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35AFF48" wp14:editId="7500366F">
                <wp:simplePos x="0" y="0"/>
                <wp:positionH relativeFrom="column">
                  <wp:posOffset>5080</wp:posOffset>
                </wp:positionH>
                <wp:positionV relativeFrom="paragraph">
                  <wp:posOffset>53340</wp:posOffset>
                </wp:positionV>
                <wp:extent cx="5962650" cy="104775"/>
                <wp:effectExtent l="5080" t="2540" r="1270" b="0"/>
                <wp:wrapNone/>
                <wp:docPr id="11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962650" cy="104775"/>
                        </a:xfrm>
                        <a:prstGeom prst="rect">
                          <a:avLst/>
                        </a:prstGeom>
                        <a:solidFill>
                          <a:srgbClr val="C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.4pt;margin-top:4.2pt;width:469.5pt;height:8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" fillcolor="#c00000" stroked="f"/>
            </w:pict>
          </mc:Fallback>
        </mc:AlternateContent>
      </w:r>
    </w:p>
    <w:p w14:paraId="5AD0C3E6" w14:textId="77777777" w:rsidR="000D11E1" w:rsidRPr="00CF0B56" w:rsidRDefault="000D11E1" w:rsidP="000D11E1">
      <w:pPr>
        <w:spacing w:after="120" w:line="240" w:lineRule="auto"/>
        <w:rPr>
          <w:rFonts w:asciiTheme="minorHAnsi" w:hAnsiTheme="minorHAnsi"/>
          <w:sz w:val="12"/>
          <w:szCs w:val="12"/>
        </w:rPr>
      </w:pPr>
    </w:p>
    <w:p w14:paraId="15F8391B" w14:textId="49DC4A5F" w:rsidR="00EA61CF" w:rsidRPr="005B6187" w:rsidRDefault="00CD6914" w:rsidP="000D11E1">
      <w:pPr>
        <w:jc w:val="right"/>
        <w:rPr>
          <w:rFonts w:asciiTheme="minorHAnsi" w:hAnsiTheme="minorHAnsi"/>
          <w:sz w:val="28"/>
          <w:szCs w:val="28"/>
        </w:rPr>
      </w:pPr>
      <w:r>
        <w:rPr>
          <w:rFonts w:asciiTheme="minorHAnsi" w:hAnsiTheme="minorHAnsi"/>
          <w:sz w:val="28"/>
          <w:szCs w:val="28"/>
        </w:rPr>
        <w:t xml:space="preserve">Prof. Dr. Michael Herbst, </w:t>
      </w:r>
      <w:r w:rsidR="0022579F">
        <w:rPr>
          <w:rFonts w:asciiTheme="minorHAnsi" w:hAnsiTheme="minorHAnsi"/>
          <w:sz w:val="28"/>
          <w:szCs w:val="28"/>
        </w:rPr>
        <w:t xml:space="preserve">24. </w:t>
      </w:r>
      <w:r w:rsidR="00FD2B57">
        <w:rPr>
          <w:rFonts w:asciiTheme="minorHAnsi" w:hAnsiTheme="minorHAnsi"/>
          <w:sz w:val="28"/>
          <w:szCs w:val="28"/>
        </w:rPr>
        <w:t>Januar 2014</w:t>
      </w:r>
    </w:p>
    <w:p w14:paraId="4C8B2586" w14:textId="77777777" w:rsidR="005D5158" w:rsidRDefault="005D5158" w:rsidP="007A048B">
      <w:pPr>
        <w:rPr>
          <w:sz w:val="22"/>
        </w:rPr>
      </w:pPr>
    </w:p>
    <w:p w14:paraId="5BD3633E" w14:textId="77777777" w:rsidR="00271C5C" w:rsidRDefault="00271C5C" w:rsidP="00271C5C">
      <w:pPr>
        <w:pStyle w:val="berschrift1"/>
        <w:rPr>
          <w:noProof/>
        </w:rPr>
      </w:pPr>
      <w:r>
        <w:rPr>
          <w:noProof/>
        </w:rPr>
        <w:t>5. Seelsorge in Krisen</w:t>
      </w:r>
    </w:p>
    <w:p w14:paraId="25B64950" w14:textId="77777777" w:rsidR="00BC3A12" w:rsidRPr="00AC0A39" w:rsidRDefault="00BC3A12" w:rsidP="00AC0A39">
      <w:pPr>
        <w:pStyle w:val="berschrift2"/>
        <w:spacing w:before="0" w:after="120"/>
        <w:rPr>
          <w:sz w:val="22"/>
          <w:szCs w:val="22"/>
          <w:lang w:eastAsia="de-DE"/>
        </w:rPr>
      </w:pPr>
      <w:r w:rsidRPr="00AC0A39">
        <w:rPr>
          <w:sz w:val="22"/>
          <w:szCs w:val="22"/>
          <w:lang w:eastAsia="de-DE"/>
        </w:rPr>
        <w:t>5.3 Seelsorge und psychische Erkrankungen</w:t>
      </w:r>
    </w:p>
    <w:p w14:paraId="233A1D4A" w14:textId="3D8C69DB" w:rsidR="007A5FC0" w:rsidRDefault="007A5FC0" w:rsidP="007A5FC0">
      <w:pPr>
        <w:spacing w:after="120"/>
        <w:jc w:val="center"/>
        <w:rPr>
          <w:sz w:val="22"/>
          <w:lang w:eastAsia="de-DE"/>
        </w:rPr>
      </w:pPr>
      <w:bookmarkStart w:id="0" w:name="_GoBack"/>
      <w:r w:rsidRPr="007A5FC0">
        <w:rPr>
          <w:sz w:val="22"/>
          <w:lang w:eastAsia="de-DE"/>
        </w:rPr>
        <w:drawing>
          <wp:inline distT="0" distB="0" distL="0" distR="0" wp14:anchorId="35C22F7F" wp14:editId="32FA70BF">
            <wp:extent cx="3632482" cy="2724362"/>
            <wp:effectExtent l="0" t="0" r="0" b="0"/>
            <wp:docPr id="4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3179" cy="2724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  <w:r w:rsidR="00BC3A12" w:rsidRPr="00AC0A39">
        <w:rPr>
          <w:rStyle w:val="Funotenzeichen"/>
          <w:sz w:val="22"/>
          <w:lang w:eastAsia="de-DE"/>
        </w:rPr>
        <w:footnoteReference w:id="1"/>
      </w:r>
      <w:r w:rsidR="00BC3A12" w:rsidRPr="00AC0A39">
        <w:rPr>
          <w:sz w:val="22"/>
          <w:lang w:eastAsia="de-DE"/>
        </w:rPr>
        <w:t xml:space="preserve"> </w:t>
      </w:r>
    </w:p>
    <w:p w14:paraId="6697D053" w14:textId="6F50B4D1" w:rsidR="007A5FC0" w:rsidRDefault="007A5FC0" w:rsidP="007A5FC0">
      <w:pPr>
        <w:spacing w:after="120"/>
        <w:jc w:val="center"/>
        <w:rPr>
          <w:sz w:val="22"/>
          <w:lang w:eastAsia="de-DE"/>
        </w:rPr>
      </w:pPr>
      <w:r w:rsidRPr="007A5FC0">
        <w:rPr>
          <w:sz w:val="22"/>
          <w:lang w:eastAsia="de-DE"/>
        </w:rPr>
        <w:lastRenderedPageBreak/>
        <w:drawing>
          <wp:inline distT="0" distB="0" distL="0" distR="0" wp14:anchorId="2AB1A995" wp14:editId="6F9DD03B">
            <wp:extent cx="3355905" cy="2516928"/>
            <wp:effectExtent l="0" t="0" r="0" b="0"/>
            <wp:docPr id="10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6827" cy="2517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C0A39">
        <w:rPr>
          <w:rStyle w:val="Funotenzeichen"/>
          <w:sz w:val="22"/>
          <w:lang w:eastAsia="de-DE"/>
        </w:rPr>
        <w:footnoteReference w:id="2"/>
      </w:r>
    </w:p>
    <w:p w14:paraId="568EA7C5" w14:textId="6719CB4C" w:rsidR="007A5FC0" w:rsidRDefault="007A5FC0" w:rsidP="007A5FC0">
      <w:pPr>
        <w:spacing w:after="120"/>
        <w:jc w:val="center"/>
        <w:rPr>
          <w:sz w:val="22"/>
          <w:lang w:eastAsia="de-DE"/>
        </w:rPr>
      </w:pPr>
      <w:r w:rsidRPr="007A5FC0">
        <w:rPr>
          <w:sz w:val="22"/>
          <w:lang w:eastAsia="de-DE"/>
        </w:rPr>
        <w:drawing>
          <wp:inline distT="0" distB="0" distL="0" distR="0" wp14:anchorId="6170B160" wp14:editId="0B33B844">
            <wp:extent cx="3063028" cy="2297271"/>
            <wp:effectExtent l="0" t="0" r="10795" b="0"/>
            <wp:docPr id="13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539" cy="2298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C0A39">
        <w:rPr>
          <w:rStyle w:val="Funotenzeichen"/>
          <w:sz w:val="22"/>
          <w:lang w:eastAsia="de-DE"/>
        </w:rPr>
        <w:footnoteReference w:id="3"/>
      </w:r>
    </w:p>
    <w:p w14:paraId="580FD4B9" w14:textId="77777777" w:rsidR="007A5FC0" w:rsidRDefault="007A5FC0" w:rsidP="007A5FC0">
      <w:pPr>
        <w:spacing w:after="120"/>
        <w:jc w:val="center"/>
        <w:rPr>
          <w:sz w:val="22"/>
          <w:lang w:eastAsia="de-DE"/>
        </w:rPr>
      </w:pPr>
      <w:r w:rsidRPr="007A5FC0">
        <w:rPr>
          <w:sz w:val="22"/>
          <w:lang w:eastAsia="de-DE"/>
        </w:rPr>
        <w:drawing>
          <wp:inline distT="0" distB="0" distL="0" distR="0" wp14:anchorId="166F7B85" wp14:editId="3E9A9B7B">
            <wp:extent cx="2960793" cy="2220595"/>
            <wp:effectExtent l="0" t="0" r="11430" b="0"/>
            <wp:docPr id="14" name="Bild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2560" cy="222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C3A12" w:rsidRPr="007A5FC0">
        <w:rPr>
          <w:rStyle w:val="Funotenzeichen"/>
          <w:sz w:val="22"/>
          <w:lang w:eastAsia="de-DE"/>
        </w:rPr>
        <w:footnoteReference w:id="4"/>
      </w:r>
      <w:r w:rsidR="00BC3A12" w:rsidRPr="007A5FC0">
        <w:rPr>
          <w:sz w:val="22"/>
          <w:lang w:eastAsia="de-DE"/>
        </w:rPr>
        <w:t xml:space="preserve"> </w:t>
      </w:r>
    </w:p>
    <w:p w14:paraId="11FEA6C0" w14:textId="77777777" w:rsidR="005F33AC" w:rsidRDefault="005F33AC">
      <w:pPr>
        <w:spacing w:after="0" w:line="240" w:lineRule="auto"/>
        <w:rPr>
          <w:sz w:val="22"/>
          <w:lang w:eastAsia="de-DE"/>
        </w:rPr>
      </w:pPr>
      <w:r>
        <w:rPr>
          <w:sz w:val="22"/>
          <w:lang w:eastAsia="de-DE"/>
        </w:rPr>
        <w:br w:type="page"/>
      </w:r>
    </w:p>
    <w:p w14:paraId="04538592" w14:textId="065F52F8" w:rsidR="007A5FC0" w:rsidRDefault="007A5FC0" w:rsidP="00AC0A39">
      <w:pPr>
        <w:spacing w:after="120"/>
        <w:rPr>
          <w:sz w:val="22"/>
          <w:lang w:eastAsia="de-DE"/>
        </w:rPr>
      </w:pPr>
      <w:r>
        <w:rPr>
          <w:sz w:val="22"/>
          <w:lang w:eastAsia="de-DE"/>
        </w:rPr>
        <w:t>Mit drei Fragen haben Christen dabei zu tun:</w:t>
      </w:r>
      <w:r w:rsidR="00BC3A12" w:rsidRPr="00AC0A39">
        <w:rPr>
          <w:rStyle w:val="Funotenzeichen"/>
          <w:sz w:val="22"/>
          <w:lang w:eastAsia="de-DE"/>
        </w:rPr>
        <w:footnoteReference w:id="5"/>
      </w:r>
      <w:r w:rsidR="00BC3A12" w:rsidRPr="00AC0A39">
        <w:rPr>
          <w:sz w:val="22"/>
          <w:lang w:eastAsia="de-DE"/>
        </w:rPr>
        <w:t xml:space="preserve"> </w:t>
      </w:r>
    </w:p>
    <w:p w14:paraId="3BC586BA" w14:textId="35332D79" w:rsidR="00490628" w:rsidRDefault="00490628" w:rsidP="00490628">
      <w:pPr>
        <w:spacing w:after="120"/>
        <w:jc w:val="center"/>
        <w:rPr>
          <w:sz w:val="22"/>
          <w:lang w:eastAsia="de-DE"/>
        </w:rPr>
      </w:pPr>
      <w:r w:rsidRPr="00490628">
        <w:rPr>
          <w:sz w:val="22"/>
          <w:lang w:eastAsia="de-DE"/>
        </w:rPr>
        <w:drawing>
          <wp:inline distT="0" distB="0" distL="0" distR="0" wp14:anchorId="3688E3DB" wp14:editId="1D0259ED">
            <wp:extent cx="3451859" cy="2588895"/>
            <wp:effectExtent l="0" t="0" r="3175" b="1905"/>
            <wp:docPr id="15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3307" cy="25899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A3CE27" w14:textId="62CDC518" w:rsidR="00490628" w:rsidRDefault="00490628" w:rsidP="00490628">
      <w:pPr>
        <w:spacing w:after="120"/>
        <w:jc w:val="center"/>
        <w:rPr>
          <w:sz w:val="22"/>
          <w:lang w:eastAsia="de-DE"/>
        </w:rPr>
      </w:pPr>
      <w:r w:rsidRPr="00490628">
        <w:rPr>
          <w:sz w:val="22"/>
          <w:lang w:eastAsia="de-DE"/>
        </w:rPr>
        <w:drawing>
          <wp:inline distT="0" distB="0" distL="0" distR="0" wp14:anchorId="1B08ED0B" wp14:editId="27C5AFF2">
            <wp:extent cx="3367194" cy="2525395"/>
            <wp:effectExtent l="0" t="0" r="11430" b="0"/>
            <wp:docPr id="16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9007" cy="2526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91BBF" w14:textId="785A587B" w:rsidR="005F33AC" w:rsidRDefault="005F33AC" w:rsidP="00490628">
      <w:pPr>
        <w:spacing w:after="120"/>
        <w:jc w:val="center"/>
        <w:rPr>
          <w:sz w:val="22"/>
          <w:lang w:eastAsia="de-DE"/>
        </w:rPr>
      </w:pPr>
      <w:r w:rsidRPr="005F33AC">
        <w:rPr>
          <w:sz w:val="22"/>
          <w:lang w:eastAsia="de-DE"/>
        </w:rPr>
        <w:drawing>
          <wp:inline distT="0" distB="0" distL="0" distR="0" wp14:anchorId="3D016EAE" wp14:editId="001DF74E">
            <wp:extent cx="3361550" cy="2521162"/>
            <wp:effectExtent l="0" t="0" r="0" b="0"/>
            <wp:docPr id="19" name="Bild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018" cy="25215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C8D72E" w14:textId="18A50A82" w:rsidR="00490628" w:rsidRDefault="00490628" w:rsidP="00490628">
      <w:pPr>
        <w:spacing w:after="120"/>
        <w:jc w:val="center"/>
        <w:rPr>
          <w:sz w:val="22"/>
          <w:lang w:eastAsia="de-DE"/>
        </w:rPr>
      </w:pPr>
    </w:p>
    <w:p w14:paraId="38ACA2BF" w14:textId="45666CE9" w:rsidR="005F33AC" w:rsidRDefault="005F33AC" w:rsidP="005F33AC">
      <w:pPr>
        <w:spacing w:after="120"/>
        <w:jc w:val="center"/>
        <w:rPr>
          <w:sz w:val="22"/>
          <w:lang w:eastAsia="de-DE"/>
        </w:rPr>
      </w:pPr>
      <w:r w:rsidRPr="005F33AC">
        <w:rPr>
          <w:sz w:val="22"/>
          <w:lang w:eastAsia="de-DE"/>
        </w:rPr>
        <w:drawing>
          <wp:inline distT="0" distB="0" distL="0" distR="0" wp14:anchorId="1B647F99" wp14:editId="20E828DA">
            <wp:extent cx="4221692" cy="3166269"/>
            <wp:effectExtent l="0" t="0" r="0" b="8890"/>
            <wp:docPr id="18" name="Bild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1692" cy="31662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C0A39">
        <w:rPr>
          <w:rStyle w:val="Funotenzeichen"/>
          <w:sz w:val="22"/>
          <w:lang w:eastAsia="de-DE"/>
        </w:rPr>
        <w:footnoteReference w:id="6"/>
      </w:r>
    </w:p>
    <w:p w14:paraId="4E16DB9C" w14:textId="47812B5B" w:rsidR="005F33AC" w:rsidRDefault="005F33AC" w:rsidP="005F33AC">
      <w:pPr>
        <w:spacing w:after="120"/>
        <w:jc w:val="center"/>
        <w:rPr>
          <w:sz w:val="22"/>
          <w:lang w:eastAsia="de-DE"/>
        </w:rPr>
      </w:pPr>
    </w:p>
    <w:p w14:paraId="40F4EF83" w14:textId="77777777" w:rsidR="005F33AC" w:rsidRDefault="005F33AC" w:rsidP="00BC3A12">
      <w:pPr>
        <w:pStyle w:val="berschrift2"/>
        <w:rPr>
          <w:lang w:eastAsia="de-DE"/>
        </w:rPr>
      </w:pPr>
    </w:p>
    <w:p w14:paraId="1A2C4740" w14:textId="2FB61EDE" w:rsidR="00BC3A12" w:rsidRDefault="00BC3A12" w:rsidP="00BC3A12">
      <w:pPr>
        <w:pStyle w:val="berschrift2"/>
        <w:rPr>
          <w:lang w:eastAsia="de-DE"/>
        </w:rPr>
      </w:pPr>
      <w:r>
        <w:rPr>
          <w:lang w:eastAsia="de-DE"/>
        </w:rPr>
        <w:t>Literatur</w:t>
      </w:r>
    </w:p>
    <w:p w14:paraId="10592978" w14:textId="77777777" w:rsidR="005F33AC" w:rsidRPr="005F33AC" w:rsidRDefault="00BC3A12" w:rsidP="005F33AC">
      <w:pPr>
        <w:pStyle w:val="EndNoteBibliography"/>
        <w:spacing w:after="0"/>
        <w:ind w:left="284" w:hanging="284"/>
        <w:rPr>
          <w:noProof/>
          <w:sz w:val="21"/>
          <w:szCs w:val="21"/>
        </w:rPr>
      </w:pPr>
      <w:r w:rsidRPr="005F33AC">
        <w:rPr>
          <w:rFonts w:ascii="Cambria" w:eastAsia="Times New Roman" w:hAnsi="Cambria" w:cs="Cambria"/>
          <w:b/>
          <w:bCs/>
          <w:color w:val="4F81BD"/>
          <w:sz w:val="21"/>
          <w:szCs w:val="21"/>
          <w:lang w:eastAsia="de-DE"/>
        </w:rPr>
        <w:fldChar w:fldCharType="begin"/>
      </w:r>
      <w:r w:rsidRPr="005F33AC">
        <w:rPr>
          <w:sz w:val="21"/>
          <w:szCs w:val="21"/>
          <w:lang w:eastAsia="de-DE"/>
        </w:rPr>
        <w:instrText xml:space="preserve"> ADDIN EN.REFLIST </w:instrText>
      </w:r>
      <w:r w:rsidRPr="005F33AC">
        <w:rPr>
          <w:rFonts w:ascii="Cambria" w:eastAsia="Times New Roman" w:hAnsi="Cambria" w:cs="Cambria"/>
          <w:b/>
          <w:bCs/>
          <w:color w:val="4F81BD"/>
          <w:sz w:val="21"/>
          <w:szCs w:val="21"/>
          <w:lang w:eastAsia="de-DE"/>
        </w:rPr>
        <w:fldChar w:fldCharType="separate"/>
      </w:r>
      <w:r w:rsidR="005F33AC" w:rsidRPr="005F33AC">
        <w:rPr>
          <w:noProof/>
          <w:sz w:val="21"/>
          <w:szCs w:val="21"/>
        </w:rPr>
        <w:t>Herbst, Michael: Beziehungsweise. Grundlagen und Praxisfelder evangelischer Seelsorge, Neukirchen-Vluyn 2. Aufl. 2013.</w:t>
      </w:r>
    </w:p>
    <w:p w14:paraId="10E88E80" w14:textId="77777777" w:rsidR="005F33AC" w:rsidRPr="005F33AC" w:rsidRDefault="005F33AC" w:rsidP="005F33AC">
      <w:pPr>
        <w:pStyle w:val="EndNoteBibliography"/>
        <w:spacing w:after="0"/>
        <w:ind w:left="284" w:hanging="284"/>
        <w:rPr>
          <w:noProof/>
          <w:sz w:val="21"/>
          <w:szCs w:val="21"/>
        </w:rPr>
      </w:pPr>
      <w:r w:rsidRPr="005F33AC">
        <w:rPr>
          <w:noProof/>
          <w:sz w:val="21"/>
          <w:szCs w:val="21"/>
        </w:rPr>
        <w:t>Pfeifer, Samuel: Artikel "Angst", in: Michael Dieterich and Jörg Dieterich (Hg.): Wörterbuch Psychologie &amp; Seelsorge, Wuppertal 1996, 19-22.</w:t>
      </w:r>
    </w:p>
    <w:p w14:paraId="1B97781D" w14:textId="77777777" w:rsidR="005F33AC" w:rsidRPr="005F33AC" w:rsidRDefault="005F33AC" w:rsidP="005F33AC">
      <w:pPr>
        <w:pStyle w:val="EndNoteBibliography"/>
        <w:ind w:left="284" w:hanging="284"/>
        <w:rPr>
          <w:b/>
          <w:noProof/>
          <w:sz w:val="21"/>
          <w:szCs w:val="21"/>
        </w:rPr>
      </w:pPr>
      <w:r w:rsidRPr="005F33AC">
        <w:rPr>
          <w:b/>
          <w:noProof/>
          <w:sz w:val="21"/>
          <w:szCs w:val="21"/>
        </w:rPr>
        <w:t>Veeser, Wilfried: Mit psychisch kranken Menschen in Beziehung sein. Hinweise für Angehörige und Gemeinden, Holzgerlingen 2013.</w:t>
      </w:r>
    </w:p>
    <w:p w14:paraId="13FF0D45" w14:textId="44AF7E92" w:rsidR="00BC3A12" w:rsidRPr="006C6E5A" w:rsidRDefault="00BC3A12" w:rsidP="005F33AC">
      <w:pPr>
        <w:spacing w:after="0" w:line="240" w:lineRule="auto"/>
        <w:ind w:left="284" w:hanging="284"/>
        <w:rPr>
          <w:sz w:val="22"/>
          <w:lang w:eastAsia="de-DE"/>
        </w:rPr>
      </w:pPr>
      <w:r w:rsidRPr="005F33AC">
        <w:rPr>
          <w:sz w:val="21"/>
          <w:szCs w:val="21"/>
          <w:lang w:eastAsia="de-DE"/>
        </w:rPr>
        <w:fldChar w:fldCharType="end"/>
      </w:r>
    </w:p>
    <w:p w14:paraId="7B632603" w14:textId="77777777" w:rsidR="00BC3A12" w:rsidRPr="00BC3A12" w:rsidRDefault="00BC3A12" w:rsidP="00BC3A12"/>
    <w:p w14:paraId="686E574A" w14:textId="7DBB73E9" w:rsidR="00036C08" w:rsidRPr="00AC5AF8" w:rsidRDefault="00036C08" w:rsidP="00056531">
      <w:pPr>
        <w:pStyle w:val="berschrift1"/>
        <w:spacing w:after="120"/>
        <w:ind w:left="284" w:hanging="284"/>
        <w:rPr>
          <w:rFonts w:asciiTheme="minorHAnsi" w:hAnsiTheme="minorHAnsi"/>
        </w:rPr>
      </w:pPr>
    </w:p>
    <w:sectPr w:rsidR="00036C08" w:rsidRPr="00AC5AF8" w:rsidSect="000D11E1">
      <w:headerReference w:type="default" r:id="rId17"/>
      <w:footerReference w:type="even" r:id="rId18"/>
      <w:footerReference w:type="default" r:id="rId19"/>
      <w:pgSz w:w="11906" w:h="16838"/>
      <w:pgMar w:top="1417" w:right="1417" w:bottom="1134" w:left="1417" w:header="340" w:footer="454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462315" w14:textId="77777777" w:rsidR="00014091" w:rsidRDefault="00014091" w:rsidP="000D11E1">
      <w:pPr>
        <w:spacing w:after="0" w:line="240" w:lineRule="auto"/>
      </w:pPr>
      <w:r>
        <w:separator/>
      </w:r>
    </w:p>
  </w:endnote>
  <w:endnote w:type="continuationSeparator" w:id="0">
    <w:p w14:paraId="3E2D083C" w14:textId="77777777" w:rsidR="00014091" w:rsidRDefault="00014091" w:rsidP="000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Eurostar">
    <w:altName w:val="Cambria"/>
    <w:charset w:val="00"/>
    <w:family w:val="swiss"/>
    <w:pitch w:val="variable"/>
    <w:sig w:usb0="00000087" w:usb1="00000000" w:usb2="00000000" w:usb3="00000000" w:csb0="0000009B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odern No. 20">
    <w:panose1 w:val="02070704070505020303"/>
    <w:charset w:val="00"/>
    <w:family w:val="auto"/>
    <w:pitch w:val="variable"/>
    <w:sig w:usb0="00000003" w:usb1="00000000" w:usb2="00000000" w:usb3="00000000" w:csb0="00000001" w:csb1="00000000"/>
  </w:font>
  <w:font w:name="Goudy Old Style">
    <w:panose1 w:val="02020502050305020303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Optimum">
    <w:altName w:val="Cambria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Bookman Old Style">
    <w:panose1 w:val="02050604050505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Baskerville Old Face">
    <w:panose1 w:val="02020602080505020303"/>
    <w:charset w:val="00"/>
    <w:family w:val="auto"/>
    <w:pitch w:val="variable"/>
    <w:sig w:usb0="00000003" w:usb1="00000000" w:usb2="00000000" w:usb3="00000000" w:csb0="00000001" w:csb1="00000000"/>
  </w:font>
  <w:font w:name="Century Schoolbook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 Narrow">
    <w:panose1 w:val="020B0506020202030204"/>
    <w:charset w:val="00"/>
    <w:family w:val="auto"/>
    <w:pitch w:val="variable"/>
    <w:sig w:usb0="00000287" w:usb1="00000800" w:usb2="00000000" w:usb3="00000000" w:csb0="0000009F" w:csb1="00000000"/>
  </w:font>
  <w:font w:name="Tms Rmn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1DD392B" w14:textId="77777777" w:rsidR="00014091" w:rsidRDefault="00014091" w:rsidP="00712BB2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26E79665" w14:textId="77777777" w:rsidR="00014091" w:rsidRDefault="00014091" w:rsidP="00712BB2">
    <w:pPr>
      <w:pStyle w:val="Fuzeil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E6FDC4" w14:textId="77777777" w:rsidR="00014091" w:rsidRDefault="00014091" w:rsidP="00712BB2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5F33AC">
      <w:rPr>
        <w:rStyle w:val="Seitenzahl"/>
        <w:noProof/>
      </w:rPr>
      <w:t>4</w:t>
    </w:r>
    <w:r>
      <w:rPr>
        <w:rStyle w:val="Seitenzahl"/>
      </w:rPr>
      <w:fldChar w:fldCharType="end"/>
    </w:r>
  </w:p>
  <w:p w14:paraId="5FF3E61A" w14:textId="15C1FECA" w:rsidR="00014091" w:rsidRPr="00496B32" w:rsidRDefault="00014091" w:rsidP="00712BB2">
    <w:pPr>
      <w:pStyle w:val="Fuzeile"/>
      <w:ind w:right="360"/>
      <w:jc w:val="right"/>
      <w:rPr>
        <w:sz w:val="20"/>
        <w:szCs w:val="20"/>
      </w:rPr>
    </w:pPr>
    <w:r>
      <w:rPr>
        <w:noProof/>
        <w:sz w:val="20"/>
        <w:szCs w:val="20"/>
        <w:lang w:eastAsia="de-DE"/>
      </w:rPr>
      <mc:AlternateContent>
        <mc:Choice Requires="wpg">
          <w:drawing>
            <wp:anchor distT="0" distB="0" distL="114300" distR="114300" simplePos="0" relativeHeight="251659776" behindDoc="0" locked="0" layoutInCell="1" allowOverlap="1" wp14:anchorId="35B39F46" wp14:editId="46F205AA">
              <wp:simplePos x="0" y="0"/>
              <wp:positionH relativeFrom="column">
                <wp:posOffset>5369560</wp:posOffset>
              </wp:positionH>
              <wp:positionV relativeFrom="paragraph">
                <wp:posOffset>-38100</wp:posOffset>
              </wp:positionV>
              <wp:extent cx="495300" cy="481965"/>
              <wp:effectExtent l="3810" t="6350" r="9525" b="6350"/>
              <wp:wrapNone/>
              <wp:docPr id="1" name="Group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 rot="16200000" flipH="1" flipV="1">
                        <a:off x="0" y="0"/>
                        <a:ext cx="495300" cy="481965"/>
                        <a:chOff x="8754" y="11945"/>
                        <a:chExt cx="2880" cy="2859"/>
                      </a:xfrm>
                    </wpg:grpSpPr>
                    <wps:wsp>
                      <wps:cNvPr id="3" name="Rectangle 12"/>
                      <wps:cNvSpPr>
                        <a:spLocks noChangeArrowheads="1"/>
                      </wps:cNvSpPr>
                      <wps:spPr bwMode="auto">
                        <a:xfrm flipH="1">
                          <a:off x="10194" y="11945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BFBFBF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5" name="Rectangle 13"/>
                      <wps:cNvSpPr>
                        <a:spLocks noChangeArrowheads="1"/>
                      </wps:cNvSpPr>
                      <wps:spPr bwMode="auto">
                        <a:xfrm flipH="1">
                          <a:off x="1019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AF2B2B"/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6" name="Rectangle 14"/>
                      <wps:cNvSpPr>
                        <a:spLocks noChangeArrowheads="1"/>
                      </wps:cNvSpPr>
                      <wps:spPr bwMode="auto">
                        <a:xfrm flipH="1">
                          <a:off x="875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548DD4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11" o:spid="_x0000_s1026" style="position:absolute;margin-left:422.8pt;margin-top:-2.95pt;width:39pt;height:37.95pt;rotation:-90;flip:x y;z-index:251659776" coordorigin="8754,11945" coordsize="2880,2859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">
              <v:rect id="Rectangle 12" o:spid="_x0000_s1027" style="position:absolute;left:10194;top:11945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E4KOwwAA&#10;ANoAAAAPAAAAZHJzL2Rvd25yZXYueG1sRI9Ba8JAFITvhf6H5RV6KbpRobQxGymiVOhJ00tvz+wz&#10;G5p9G3Y3Gv+9KxR6HGbmG6ZYjbYTZ/KhdaxgNs1AENdOt9wo+K62kzcQISJr7ByTgisFWJWPDwXm&#10;2l14T+dDbESCcMhRgYmxz6UMtSGLYep64uSdnLcYk/SN1B4vCW47Oc+yV2mx5bRgsKe1ofr3MFgF&#10;R+/l+95UYVvtNvT5I4fha3xR6vlp/FiCiDTG//Bfe6cVLOB+Jd0AWd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qE4KOwwAAANoAAAAPAAAAAAAAAAAAAAAAAJcCAABkcnMvZG93&#10;bnJldi54bWxQSwUGAAAAAAQABAD1AAAAhwMAAAAA&#10;" fillcolor="#bfbfbf" strokecolor="white" strokeweight="1pt">
                <v:fill opacity="32896f"/>
                <v:shadow color="#d8d8d8" opacity="49150f" offset="3pt,3pt"/>
              </v:rect>
              <v:rect id="Rectangle 13" o:spid="_x0000_s1028" style="position:absolute;left:1019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SwhhwgAA&#10;ANoAAAAPAAAAZHJzL2Rvd25yZXYueG1sRI/BasMwEETvhfyD2EBujZyC2+BGNiVgSAg51G3ui7W1&#10;Ra2VsVTbyddHhUKPw8y8YXbFbDsx0uCNYwWbdQKCuHbacKPg86N83ILwAVlj55gUXMlDkS8edphp&#10;N/E7jVVoRISwz1BBG0KfSenrliz6teuJo/flBoshyqGResApwm0nn5LkWVo0HBda7GnfUv1d/VgF&#10;/XTB87GaTDmfXm6lGU2anq9KrZbz2yuIQHP4D/+1D1pBCr9X4g2Q+R0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NLCGHCAAAA2gAAAA8AAAAAAAAAAAAAAAAAlwIAAGRycy9kb3du&#10;cmV2LnhtbFBLBQYAAAAABAAEAPUAAACGAwAAAAA=&#10;" fillcolor="#af2b2b" strokecolor="white" strokeweight="1pt">
                <v:shadow color="#d8d8d8" opacity="49150f" offset="3pt,3pt"/>
              </v:rect>
              <v:rect id="Rectangle 14" o:spid="_x0000_s1029" style="position:absolute;left:875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7hd+xAAA&#10;ANoAAAAPAAAAZHJzL2Rvd25yZXYueG1sRI/NasMwEITvhbyD2EBujeweTOtECUmg0Nxqt4Xktlgb&#10;27G1Mpbqn7evCoUeh5n5htnuJ9OKgXpXW1YQryMQxIXVNZcKPj9eH59BOI+ssbVMCmZysN8tHraY&#10;ajtyRkPuSxEg7FJUUHnfpVK6oiKDbm074uDdbG/QB9mXUvc4Brhp5VMUJdJgzWGhwo5OFRVN/m0U&#10;XO9FEsdNNpzb5v14uODLfPnySq2W02EDwtPk/8N/7TetIIHfK+EGyN0P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gu4XfsQAAADaAAAADwAAAAAAAAAAAAAAAACXAgAAZHJzL2Rv&#10;d25yZXYueG1sUEsFBgAAAAAEAAQA9QAAAIgDAAAAAA==&#10;" fillcolor="#548dd4" strokecolor="white" strokeweight="1pt">
                <v:fill opacity="32896f"/>
                <v:shadow color="#d8d8d8" opacity="49150f" offset="3pt,3pt"/>
              </v:rect>
            </v:group>
          </w:pict>
        </mc:Fallback>
      </mc:AlternateContent>
    </w:r>
  </w:p>
  <w:p w14:paraId="2ACF644A" w14:textId="5C0CE571" w:rsidR="00014091" w:rsidRPr="00496B32" w:rsidRDefault="00C80BD4" w:rsidP="000D11E1">
    <w:pPr>
      <w:pStyle w:val="Fuzeile"/>
      <w:rPr>
        <w:sz w:val="16"/>
        <w:szCs w:val="16"/>
      </w:rPr>
    </w:pPr>
    <w:r>
      <w:rPr>
        <w:sz w:val="16"/>
        <w:szCs w:val="16"/>
      </w:rPr>
      <w:t>24</w:t>
    </w:r>
    <w:r w:rsidR="00014091">
      <w:rPr>
        <w:sz w:val="16"/>
        <w:szCs w:val="16"/>
      </w:rPr>
      <w:t>. Januar 2014</w:t>
    </w:r>
    <w:r w:rsidR="00014091" w:rsidRPr="00496B32">
      <w:rPr>
        <w:sz w:val="16"/>
        <w:szCs w:val="16"/>
      </w:rPr>
      <w:tab/>
    </w:r>
    <w:r w:rsidR="00014091">
      <w:rPr>
        <w:sz w:val="16"/>
        <w:szCs w:val="16"/>
      </w:rPr>
      <w:t xml:space="preserve">WS 2013/14 </w:t>
    </w:r>
    <w:r w:rsidR="00014091" w:rsidRPr="00EA61CF">
      <w:rPr>
        <w:sz w:val="16"/>
        <w:szCs w:val="16"/>
      </w:rPr>
      <w:t>– Einführung in die Ev. Seelsorge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8E6669" w14:textId="77777777" w:rsidR="00014091" w:rsidRDefault="00014091" w:rsidP="000D11E1">
      <w:pPr>
        <w:spacing w:after="0" w:line="240" w:lineRule="auto"/>
      </w:pPr>
      <w:r>
        <w:separator/>
      </w:r>
    </w:p>
  </w:footnote>
  <w:footnote w:type="continuationSeparator" w:id="0">
    <w:p w14:paraId="54522CB8" w14:textId="77777777" w:rsidR="00014091" w:rsidRDefault="00014091" w:rsidP="000D11E1">
      <w:pPr>
        <w:spacing w:after="0" w:line="240" w:lineRule="auto"/>
      </w:pPr>
      <w:r>
        <w:continuationSeparator/>
      </w:r>
    </w:p>
  </w:footnote>
  <w:footnote w:id="1">
    <w:p w14:paraId="3AACB90E" w14:textId="737D7DC9" w:rsidR="00BC3A12" w:rsidRDefault="00BC3A12" w:rsidP="00BC3A12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Veeser&lt;/Author&gt;&lt;Year&gt;2013&lt;/Year&gt;&lt;RecNum&gt;3052&lt;/RecNum&gt;&lt;DisplayText&gt;Veeser 2013&lt;/DisplayText&gt;&lt;record&gt;&lt;rec-number&gt;3052&lt;/rec-number&gt;&lt;foreign-keys&gt;&lt;key app="EN" db-id="0t0dxv9vetdatmef0a959d9wdwf995aa9dxw" timestamp="1380029670"&gt;3052&lt;/key&gt;&lt;/foreign-keys&gt;&lt;ref-type name="Book"&gt;6&lt;/ref-type&gt;&lt;contributors&gt;&lt;authors&gt;&lt;author&gt;Wilfried Veeser&lt;/author&gt;&lt;/authors&gt;&lt;/contributors&gt;&lt;titles&gt;&lt;title&gt;Mit psychisch kranken Menschen in Beziehung sein. Hinweise für Angehörige und Gemeinden&lt;/title&gt;&lt;/titles&gt;&lt;dates&gt;&lt;year&gt;2013&lt;/year&gt;&lt;/dates&gt;&lt;pub-location&gt;Holzgerlingen&lt;/pub-location&gt;&lt;urls&gt;&lt;/urls&gt;&lt;/record&gt;&lt;/Cite&gt;&lt;/EndNote&gt;</w:instrText>
      </w:r>
      <w:r>
        <w:fldChar w:fldCharType="separate"/>
      </w:r>
      <w:r>
        <w:rPr>
          <w:noProof/>
        </w:rPr>
        <w:t>Veeser 2013</w:t>
      </w:r>
      <w:r>
        <w:fldChar w:fldCharType="end"/>
      </w:r>
      <w:r>
        <w:t>.</w:t>
      </w:r>
      <w:r w:rsidR="007A5FC0">
        <w:t xml:space="preserve"> Zitat: S. 21.</w:t>
      </w:r>
    </w:p>
  </w:footnote>
  <w:footnote w:id="2">
    <w:p w14:paraId="0635A74C" w14:textId="77777777" w:rsidR="007A5FC0" w:rsidRDefault="007A5FC0" w:rsidP="007A5FC0">
      <w:pPr>
        <w:pStyle w:val="Funotentext"/>
      </w:pPr>
      <w:r>
        <w:rPr>
          <w:rStyle w:val="Funotenzeichen"/>
        </w:rPr>
        <w:footnoteRef/>
      </w:r>
      <w:r>
        <w:t xml:space="preserve"> Vgl. zur folgenden Aufzählung </w:t>
      </w:r>
      <w:r>
        <w:fldChar w:fldCharType="begin"/>
      </w:r>
      <w:r>
        <w:instrText xml:space="preserve"> ADDIN EN.CITE &lt;EndNote&gt;&lt;Cite&gt;&lt;Author&gt;Veeser&lt;/Author&gt;&lt;Year&gt;2013&lt;/Year&gt;&lt;RecNum&gt;3052&lt;/RecNum&gt;&lt;DisplayText&gt;ebd.&lt;/DisplayText&gt;&lt;record&gt;&lt;rec-number&gt;3052&lt;/rec-number&gt;&lt;foreign-keys&gt;&lt;key app="EN" db-id="0t0dxv9vetdatmef0a959d9wdwf995aa9dxw" timestamp="1380029670"&gt;3052&lt;/key&gt;&lt;/foreign-keys&gt;&lt;ref-type name="Book"&gt;6&lt;/ref-type&gt;&lt;contributors&gt;&lt;authors&gt;&lt;author&gt;Wilfried Veeser&lt;/author&gt;&lt;/authors&gt;&lt;/contributors&gt;&lt;titles&gt;&lt;title&gt;Mit psychisch kranken Menschen in Beziehung sein. Hinweise für Angehörige und Gemeinden&lt;/title&gt;&lt;/titles&gt;&lt;dates&gt;&lt;year&gt;2013&lt;/year&gt;&lt;/dates&gt;&lt;pub-location&gt;Holzgerlingen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>, 40f.</w:t>
      </w:r>
    </w:p>
  </w:footnote>
  <w:footnote w:id="3">
    <w:p w14:paraId="63990E34" w14:textId="1C78FA9D" w:rsidR="007A5FC0" w:rsidRDefault="007A5FC0" w:rsidP="007A5FC0">
      <w:pPr>
        <w:pStyle w:val="Funotentext"/>
      </w:pPr>
      <w:r>
        <w:rPr>
          <w:rStyle w:val="Funotenzeichen"/>
        </w:rPr>
        <w:footnoteRef/>
      </w:r>
      <w:r>
        <w:t xml:space="preserve"> Vgl. auch </w:t>
      </w:r>
      <w:r>
        <w:fldChar w:fldCharType="begin"/>
      </w:r>
      <w:r>
        <w:instrText xml:space="preserve"> ADDIN EN.CITE &lt;EndNote&gt;&lt;Cite&gt;&lt;Author&gt;Pfeifer&lt;/Author&gt;&lt;Year&gt;1996&lt;/Year&gt;&lt;RecNum&gt;3098&lt;/RecNum&gt;&lt;DisplayText&gt;Pfeifer 1996&lt;/DisplayText&gt;&lt;record&gt;&lt;rec-number&gt;3098&lt;/rec-number&gt;&lt;foreign-keys&gt;&lt;key app="EN" db-id="0t0dxv9vetdatmef0a959d9wdwf995aa9dxw" timestamp="1390063745"&gt;3098&lt;/key&gt;&lt;/foreign-keys&gt;&lt;ref-type name="Book Section"&gt;5&lt;/ref-type&gt;&lt;contributors&gt;&lt;authors&gt;&lt;author&gt;Samuel Pfeifer&lt;/author&gt;&lt;/authors&gt;&lt;secondary-authors&gt;&lt;author&gt;Michael Dieterich&lt;/author&gt;&lt;author&gt;Jörg Dieterich&lt;/author&gt;&lt;/secondary-authors&gt;&lt;/contributors&gt;&lt;titles&gt;&lt;title&gt;Artikel &amp;quot;Angst&amp;quot;&lt;/title&gt;&lt;secondary-title&gt;Wörterbuch Psychologie &amp;amp; Seelsorge&lt;/secondary-title&gt;&lt;/titles&gt;&lt;pages&gt;19-22&lt;/pages&gt;&lt;dates&gt;&lt;year&gt;1996&lt;/year&gt;&lt;/dates&gt;&lt;pub-location&gt;Wuppertal&lt;/pub-location&gt;&lt;urls&gt;&lt;/urls&gt;&lt;/record&gt;&lt;/Cite&gt;&lt;/EndNote&gt;</w:instrText>
      </w:r>
      <w:r>
        <w:fldChar w:fldCharType="separate"/>
      </w:r>
      <w:r>
        <w:rPr>
          <w:noProof/>
        </w:rPr>
        <w:t>Pfeifer 1996</w:t>
      </w:r>
      <w:r>
        <w:fldChar w:fldCharType="end"/>
      </w:r>
      <w:r>
        <w:t xml:space="preserve">, </w:t>
      </w:r>
      <w:r>
        <w:t>19-22.</w:t>
      </w:r>
      <w:r>
        <w:t xml:space="preserve"> </w:t>
      </w:r>
      <w:r>
        <w:t xml:space="preserve">Vgl. </w:t>
      </w:r>
      <w:r>
        <w:t xml:space="preserve">auch </w:t>
      </w:r>
      <w:r>
        <w:fldChar w:fldCharType="begin"/>
      </w:r>
      <w:r>
        <w:instrText xml:space="preserve"> ADDIN EN.CITE &lt;EndNote&gt;&lt;Cite&gt;&lt;Author&gt;Veeser&lt;/Author&gt;&lt;Year&gt;2013&lt;/Year&gt;&lt;RecNum&gt;3052&lt;/RecNum&gt;&lt;DisplayText&gt;Veeser 2013&lt;/DisplayText&gt;&lt;record&gt;&lt;rec-number&gt;3052&lt;/rec-number&gt;&lt;foreign-keys&gt;&lt;key app="EN" db-id="0t0dxv9vetdatmef0a959d9wdwf995aa9dxw" timestamp="1380029670"&gt;3052&lt;/key&gt;&lt;/foreign-keys&gt;&lt;ref-type name="Book"&gt;6&lt;/ref-type&gt;&lt;contributors&gt;&lt;authors&gt;&lt;author&gt;Wilfried Veeser&lt;/author&gt;&lt;/authors&gt;&lt;/contributors&gt;&lt;titles&gt;&lt;title&gt;Mit psychisch kranken Menschen in Beziehung sein. Hinweise für Angehörige und Gemeinden&lt;/title&gt;&lt;/titles&gt;&lt;dates&gt;&lt;year&gt;2013&lt;/year&gt;&lt;/dates&gt;&lt;pub-location&gt;Holzgerlingen&lt;/pub-location&gt;&lt;urls&gt;&lt;/urls&gt;&lt;/record&gt;&lt;/Cite&gt;&lt;/EndNote&gt;</w:instrText>
      </w:r>
      <w:r>
        <w:fldChar w:fldCharType="separate"/>
      </w:r>
      <w:r>
        <w:rPr>
          <w:noProof/>
        </w:rPr>
        <w:t>Veeser 2013</w:t>
      </w:r>
      <w:r>
        <w:fldChar w:fldCharType="end"/>
      </w:r>
      <w:r>
        <w:t>, 47-52.</w:t>
      </w:r>
    </w:p>
  </w:footnote>
  <w:footnote w:id="4">
    <w:p w14:paraId="4E998510" w14:textId="3BA3A50D" w:rsidR="00BC3A12" w:rsidRDefault="00BC3A12" w:rsidP="00BC3A12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hyperlink r:id="rId1" w:history="1">
        <w:r w:rsidRPr="00CC3FB7">
          <w:rPr>
            <w:rStyle w:val="Link"/>
          </w:rPr>
          <w:t>http://www.depash-nordhessen.de/html/verhaltenstherapie.html</w:t>
        </w:r>
      </w:hyperlink>
      <w:r w:rsidR="007A5FC0">
        <w:t xml:space="preserve">; vgl. </w:t>
      </w:r>
      <w:hyperlink r:id="rId2" w:history="1">
        <w:r w:rsidR="007A5FC0" w:rsidRPr="00CC3FB7">
          <w:rPr>
            <w:rStyle w:val="Link"/>
          </w:rPr>
          <w:t>http://www.c-d-k.de/psychotherapie-klinik/Stoerungen/angststoerungen_therapie.html</w:t>
        </w:r>
      </w:hyperlink>
      <w:r w:rsidR="007A5FC0">
        <w:t xml:space="preserve"> - </w:t>
      </w:r>
      <w:r w:rsidR="007A5FC0">
        <w:t xml:space="preserve">beide </w:t>
      </w:r>
      <w:r w:rsidR="007A5FC0">
        <w:t>aufgesucht am 18.</w:t>
      </w:r>
      <w:r w:rsidR="007A5FC0">
        <w:t>1.</w:t>
      </w:r>
      <w:r w:rsidR="007A5FC0">
        <w:t>2014.</w:t>
      </w:r>
    </w:p>
  </w:footnote>
  <w:footnote w:id="5">
    <w:p w14:paraId="5C22EE80" w14:textId="472C968A" w:rsidR="00BC3A12" w:rsidRDefault="00BC3A12" w:rsidP="00BC3A12">
      <w:pPr>
        <w:pStyle w:val="Funotentext"/>
      </w:pPr>
      <w:r>
        <w:rPr>
          <w:rStyle w:val="Funotenzeichen"/>
        </w:rPr>
        <w:footnoteRef/>
      </w:r>
      <w:r>
        <w:t xml:space="preserve"> Zum Folgenden vgl. </w:t>
      </w:r>
      <w:r>
        <w:fldChar w:fldCharType="begin"/>
      </w:r>
      <w:r w:rsidR="007A5FC0">
        <w:instrText xml:space="preserve"> ADDIN EN.CITE &lt;EndNote&gt;&lt;Cite&gt;&lt;Author&gt;Veeser&lt;/Author&gt;&lt;Year&gt;2013&lt;/Year&gt;&lt;RecNum&gt;3052&lt;/RecNum&gt;&lt;DisplayText&gt;Veeser 2013&lt;/DisplayText&gt;&lt;record&gt;&lt;rec-number&gt;3052&lt;/rec-number&gt;&lt;foreign-keys&gt;&lt;key app="EN" db-id="0t0dxv9vetdatmef0a959d9wdwf995aa9dxw" timestamp="1380029670"&gt;3052&lt;/key&gt;&lt;/foreign-keys&gt;&lt;ref-type name="Book"&gt;6&lt;/ref-type&gt;&lt;contributors&gt;&lt;authors&gt;&lt;author&gt;Wilfried Veeser&lt;/author&gt;&lt;/authors&gt;&lt;/contributors&gt;&lt;titles&gt;&lt;title&gt;Mit psychisch kranken Menschen in Beziehung sein. Hinweise für Angehörige und Gemeinden&lt;/title&gt;&lt;/titles&gt;&lt;dates&gt;&lt;year&gt;2013&lt;/year&gt;&lt;/dates&gt;&lt;pub-location&gt;Holzgerlingen&lt;/pub-location&gt;&lt;urls&gt;&lt;/urls&gt;&lt;/record&gt;&lt;/Cite&gt;&lt;/EndNote&gt;</w:instrText>
      </w:r>
      <w:r>
        <w:fldChar w:fldCharType="separate"/>
      </w:r>
      <w:r w:rsidR="007A5FC0">
        <w:rPr>
          <w:noProof/>
        </w:rPr>
        <w:t>Veeser 2013</w:t>
      </w:r>
      <w:r>
        <w:fldChar w:fldCharType="end"/>
      </w:r>
      <w:r>
        <w:t>, 73-137.</w:t>
      </w:r>
    </w:p>
  </w:footnote>
  <w:footnote w:id="6">
    <w:p w14:paraId="056CFB64" w14:textId="77777777" w:rsidR="005F33AC" w:rsidRDefault="005F33AC" w:rsidP="005F33AC">
      <w:pPr>
        <w:pStyle w:val="Funotentext"/>
      </w:pPr>
      <w:r>
        <w:rPr>
          <w:rStyle w:val="Funotenzeichen"/>
        </w:rPr>
        <w:footnoteRef/>
      </w:r>
      <w:r>
        <w:t xml:space="preserve"> Vgl. zum Thema „Suizid“ in diesem Kontext auch </w:t>
      </w:r>
      <w:r>
        <w:fldChar w:fldCharType="begin"/>
      </w:r>
      <w:r>
        <w:instrText xml:space="preserve"> ADDIN EN.CITE &lt;EndNote&gt;&lt;Cite&gt;&lt;Author&gt;Veeser&lt;/Author&gt;&lt;Year&gt;2013&lt;/Year&gt;&lt;RecNum&gt;3052&lt;/RecNum&gt;&lt;DisplayText&gt;ebd.&lt;/DisplayText&gt;&lt;record&gt;&lt;rec-number&gt;3052&lt;/rec-number&gt;&lt;foreign-keys&gt;&lt;key app="EN" db-id="0t0dxv9vetdatmef0a959d9wdwf995aa9dxw" timestamp="1380029670"&gt;3052&lt;/key&gt;&lt;/foreign-keys&gt;&lt;ref-type name="Book"&gt;6&lt;/ref-type&gt;&lt;contributors&gt;&lt;authors&gt;&lt;author&gt;Wilfried Veeser&lt;/author&gt;&lt;/authors&gt;&lt;/contributors&gt;&lt;titles&gt;&lt;title&gt;Mit psychisch kranken Menschen in Beziehung sein. Hinweise für Angehörige und Gemeinden&lt;/title&gt;&lt;/titles&gt;&lt;dates&gt;&lt;year&gt;2013&lt;/year&gt;&lt;/dates&gt;&lt;pub-location&gt;Holzgerlingen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 xml:space="preserve">, 233-238. Vgl. auch </w:t>
      </w:r>
      <w:r>
        <w:fldChar w:fldCharType="begin"/>
      </w:r>
      <w:r>
        <w:instrText xml:space="preserve"> ADDIN EN.CITE &lt;EndNote&gt;&lt;Cite&gt;&lt;Author&gt;Herbst&lt;/Author&gt;&lt;Year&gt;2013&lt;/Year&gt;&lt;RecNum&gt;3029&lt;/RecNum&gt;&lt;DisplayText&gt;Herbst 2013&lt;/DisplayText&gt;&lt;record&gt;&lt;rec-number&gt;3029&lt;/rec-number&gt;&lt;foreign-keys&gt;&lt;key app="EN" db-id="0t0dxv9vetdatmef0a959d9wdwf995aa9dxw" timestamp="1376481168"&gt;3029&lt;/key&gt;&lt;/foreign-keys&gt;&lt;ref-type name="Book"&gt;6&lt;/ref-type&gt;&lt;contributors&gt;&lt;authors&gt;&lt;author&gt;Michael Herbst&lt;/author&gt;&lt;/authors&gt;&lt;/contributors&gt;&lt;titles&gt;&lt;title&gt;Beziehungsweise. Grundlagen und Praxisfelder evangelischer Seelsorge&lt;/title&gt;&lt;/titles&gt;&lt;edition&gt;2. Aufl. &lt;/edition&gt;&lt;dates&gt;&lt;year&gt;2013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Herbst 2013</w:t>
      </w:r>
      <w:r>
        <w:fldChar w:fldCharType="end"/>
      </w:r>
      <w:r>
        <w:t>, 447-468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8921E44" w14:textId="77777777" w:rsidR="00014091" w:rsidRDefault="00014091">
    <w:pPr>
      <w:pStyle w:val="Kopfzeile"/>
      <w:rPr>
        <w:b/>
        <w:bCs/>
        <w:sz w:val="16"/>
        <w:szCs w:val="16"/>
      </w:rPr>
    </w:pPr>
    <w:r>
      <w:rPr>
        <w:noProof/>
        <w:sz w:val="22"/>
        <w:lang w:eastAsia="de-DE"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3449F447" wp14:editId="142D0C95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90725" cy="400050"/>
              <wp:effectExtent l="0" t="0" r="0" b="0"/>
              <wp:wrapNone/>
              <wp:docPr id="9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0725" cy="400050"/>
                      </a:xfrm>
                      <a:prstGeom prst="rect">
                        <a:avLst/>
                      </a:prstGeom>
                      <a:solidFill>
                        <a:srgbClr val="D8D8D8">
                          <a:alpha val="85001"/>
                        </a:srgbClr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C43E83A" w14:textId="77777777" w:rsidR="00014091" w:rsidRDefault="00014091"/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-21.3pt;margin-top:-5.4pt;width:156.75pt;height:31.5pt;z-index:-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" fillcolor="#d8d8d8" stroked="f">
              <v:fill opacity="55769f"/>
              <v:textbox>
                <w:txbxContent>
                  <w:p w14:paraId="5C43E83A" w14:textId="77777777" w:rsidR="00014091" w:rsidRDefault="00014091"/>
                </w:txbxContent>
              </v:textbox>
            </v:shape>
          </w:pict>
        </mc:Fallback>
      </mc:AlternateContent>
    </w:r>
    <w:r>
      <w:rPr>
        <w:noProof/>
        <w:lang w:eastAsia="de-DE"/>
      </w:rPr>
      <w:drawing>
        <wp:anchor distT="0" distB="0" distL="114300" distR="114300" simplePos="0" relativeHeight="251656704" behindDoc="1" locked="0" layoutInCell="1" allowOverlap="1" wp14:anchorId="1F4859DE" wp14:editId="35AC53CB">
          <wp:simplePos x="0" y="0"/>
          <wp:positionH relativeFrom="column">
            <wp:posOffset>4377055</wp:posOffset>
          </wp:positionH>
          <wp:positionV relativeFrom="paragraph">
            <wp:posOffset>-78740</wp:posOffset>
          </wp:positionV>
          <wp:extent cx="1657350" cy="428625"/>
          <wp:effectExtent l="19050" t="0" r="0" b="0"/>
          <wp:wrapNone/>
          <wp:docPr id="2" name="Grafik 1" descr="Signet.ti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 descr="Signet.tif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57350" cy="42862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noProof/>
        <w:sz w:val="22"/>
        <w:lang w:eastAsia="de-DE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2F176ACA" wp14:editId="30688B45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0500" cy="400050"/>
              <wp:effectExtent l="0" t="0" r="4445" b="0"/>
              <wp:wrapNone/>
              <wp:docPr id="8" name="Rectangl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90500" cy="400050"/>
                      </a:xfrm>
                      <a:prstGeom prst="rect">
                        <a:avLst/>
                      </a:prstGeom>
                      <a:solidFill>
                        <a:srgbClr val="943634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3" o:spid="_x0000_s1026" style="position:absolute;margin-left:-21.3pt;margin-top:-5.4pt;width:15pt;height:31.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" fillcolor="#943634" stroked="f"/>
          </w:pict>
        </mc:Fallback>
      </mc:AlternateContent>
    </w:r>
    <w:r w:rsidRPr="004D0F46">
      <w:rPr>
        <w:b/>
        <w:bCs/>
        <w:sz w:val="16"/>
        <w:szCs w:val="16"/>
      </w:rPr>
      <w:t>Lehrstuhl für Praktische Theologie</w:t>
    </w:r>
  </w:p>
  <w:p w14:paraId="589FEFCB" w14:textId="77777777" w:rsidR="00014091" w:rsidRPr="00892CF7" w:rsidRDefault="00014091">
    <w:pPr>
      <w:pStyle w:val="Kopfzeile"/>
      <w:rPr>
        <w:sz w:val="16"/>
        <w:szCs w:val="16"/>
      </w:rPr>
    </w:pPr>
    <w:r w:rsidRPr="00892CF7">
      <w:rPr>
        <w:sz w:val="16"/>
        <w:szCs w:val="16"/>
      </w:rPr>
      <w:t>Prof. Dr. Michael Herbst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2"/>
    <w:multiLevelType w:val="singleLevel"/>
    <w:tmpl w:val="AC6E7B80"/>
    <w:lvl w:ilvl="0">
      <w:start w:val="1"/>
      <w:numFmt w:val="bullet"/>
      <w:pStyle w:val="Aufzhlungszeichen4"/>
      <w:lvlText w:val=""/>
      <w:lvlJc w:val="left"/>
      <w:pPr>
        <w:ind w:left="1080" w:hanging="360"/>
      </w:pPr>
      <w:rPr>
        <w:rFonts w:ascii="Symbol" w:hAnsi="Symbol" w:hint="default"/>
        <w:color w:val="95B3D7" w:themeColor="accent1" w:themeTint="99"/>
      </w:rPr>
    </w:lvl>
  </w:abstractNum>
  <w:abstractNum w:abstractNumId="1">
    <w:nsid w:val="FFFFFF83"/>
    <w:multiLevelType w:val="singleLevel"/>
    <w:tmpl w:val="0A4EA7D0"/>
    <w:lvl w:ilvl="0">
      <w:start w:val="1"/>
      <w:numFmt w:val="bullet"/>
      <w:pStyle w:val="TxBrp8"/>
      <w:lvlText w:val=""/>
      <w:lvlJc w:val="left"/>
      <w:pPr>
        <w:tabs>
          <w:tab w:val="num" w:pos="1211"/>
        </w:tabs>
        <w:ind w:left="1211" w:hanging="360"/>
      </w:pPr>
      <w:rPr>
        <w:rFonts w:ascii="Wingdings 3" w:hAnsi="Wingdings 3" w:hint="default"/>
        <w:color w:val="FF0000"/>
      </w:rPr>
    </w:lvl>
  </w:abstractNum>
  <w:abstractNum w:abstractNumId="2">
    <w:nsid w:val="FFFFFF89"/>
    <w:multiLevelType w:val="singleLevel"/>
    <w:tmpl w:val="4FB43B48"/>
    <w:lvl w:ilvl="0">
      <w:start w:val="1"/>
      <w:numFmt w:val="bullet"/>
      <w:pStyle w:val="berschrift7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">
    <w:nsid w:val="02E65C00"/>
    <w:multiLevelType w:val="hybridMultilevel"/>
    <w:tmpl w:val="6BBC79B4"/>
    <w:lvl w:ilvl="0" w:tplc="BD2241E6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03FB6E0F"/>
    <w:multiLevelType w:val="hybridMultilevel"/>
    <w:tmpl w:val="18A82BC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42F214C"/>
    <w:multiLevelType w:val="hybridMultilevel"/>
    <w:tmpl w:val="4ED0150C"/>
    <w:lvl w:ilvl="0" w:tplc="D436D8A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156" w:hanging="360"/>
      </w:pPr>
    </w:lvl>
    <w:lvl w:ilvl="2" w:tplc="0407001B" w:tentative="1">
      <w:start w:val="1"/>
      <w:numFmt w:val="lowerRoman"/>
      <w:lvlText w:val="%3."/>
      <w:lvlJc w:val="right"/>
      <w:pPr>
        <w:ind w:left="1876" w:hanging="180"/>
      </w:pPr>
    </w:lvl>
    <w:lvl w:ilvl="3" w:tplc="0407000F" w:tentative="1">
      <w:start w:val="1"/>
      <w:numFmt w:val="decimal"/>
      <w:lvlText w:val="%4."/>
      <w:lvlJc w:val="left"/>
      <w:pPr>
        <w:ind w:left="2596" w:hanging="360"/>
      </w:pPr>
    </w:lvl>
    <w:lvl w:ilvl="4" w:tplc="04070019" w:tentative="1">
      <w:start w:val="1"/>
      <w:numFmt w:val="lowerLetter"/>
      <w:lvlText w:val="%5."/>
      <w:lvlJc w:val="left"/>
      <w:pPr>
        <w:ind w:left="3316" w:hanging="360"/>
      </w:pPr>
    </w:lvl>
    <w:lvl w:ilvl="5" w:tplc="0407001B" w:tentative="1">
      <w:start w:val="1"/>
      <w:numFmt w:val="lowerRoman"/>
      <w:lvlText w:val="%6."/>
      <w:lvlJc w:val="right"/>
      <w:pPr>
        <w:ind w:left="4036" w:hanging="180"/>
      </w:pPr>
    </w:lvl>
    <w:lvl w:ilvl="6" w:tplc="0407000F" w:tentative="1">
      <w:start w:val="1"/>
      <w:numFmt w:val="decimal"/>
      <w:lvlText w:val="%7."/>
      <w:lvlJc w:val="left"/>
      <w:pPr>
        <w:ind w:left="4756" w:hanging="360"/>
      </w:pPr>
    </w:lvl>
    <w:lvl w:ilvl="7" w:tplc="04070019" w:tentative="1">
      <w:start w:val="1"/>
      <w:numFmt w:val="lowerLetter"/>
      <w:lvlText w:val="%8."/>
      <w:lvlJc w:val="left"/>
      <w:pPr>
        <w:ind w:left="5476" w:hanging="360"/>
      </w:pPr>
    </w:lvl>
    <w:lvl w:ilvl="8" w:tplc="0407001B" w:tentative="1">
      <w:start w:val="1"/>
      <w:numFmt w:val="lowerRoman"/>
      <w:lvlText w:val="%9."/>
      <w:lvlJc w:val="right"/>
      <w:pPr>
        <w:ind w:left="6196" w:hanging="180"/>
      </w:pPr>
    </w:lvl>
  </w:abstractNum>
  <w:abstractNum w:abstractNumId="6">
    <w:nsid w:val="04BF475E"/>
    <w:multiLevelType w:val="hybridMultilevel"/>
    <w:tmpl w:val="6E0098A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74E73BB"/>
    <w:multiLevelType w:val="hybridMultilevel"/>
    <w:tmpl w:val="59C69D8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C1B1C3B"/>
    <w:multiLevelType w:val="multilevel"/>
    <w:tmpl w:val="8AB4841E"/>
    <w:lvl w:ilvl="0">
      <w:start w:val="1"/>
      <w:numFmt w:val="decimal"/>
      <w:pStyle w:val="HelleListe-Akzent2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15CF6696"/>
    <w:multiLevelType w:val="hybridMultilevel"/>
    <w:tmpl w:val="9312BB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ADC1E73"/>
    <w:multiLevelType w:val="hybridMultilevel"/>
    <w:tmpl w:val="ABE4BCA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7AD4C10"/>
    <w:multiLevelType w:val="hybridMultilevel"/>
    <w:tmpl w:val="74067EC4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7E35EF0"/>
    <w:multiLevelType w:val="hybridMultilevel"/>
    <w:tmpl w:val="78DAA238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33E81468"/>
    <w:multiLevelType w:val="hybridMultilevel"/>
    <w:tmpl w:val="160653D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AA5155E"/>
    <w:multiLevelType w:val="hybridMultilevel"/>
    <w:tmpl w:val="B42EBB4C"/>
    <w:lvl w:ilvl="0" w:tplc="E3A84E2E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15">
    <w:nsid w:val="3E591920"/>
    <w:multiLevelType w:val="hybridMultilevel"/>
    <w:tmpl w:val="0A36FC74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E784D02"/>
    <w:multiLevelType w:val="hybridMultilevel"/>
    <w:tmpl w:val="FDB46BD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0734691"/>
    <w:multiLevelType w:val="hybridMultilevel"/>
    <w:tmpl w:val="FA427396"/>
    <w:lvl w:ilvl="0" w:tplc="53D465BA">
      <w:start w:val="1"/>
      <w:numFmt w:val="bullet"/>
      <w:pStyle w:val="GesichteterLink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  <w:color w:val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>
    <w:nsid w:val="40E00AEA"/>
    <w:multiLevelType w:val="hybridMultilevel"/>
    <w:tmpl w:val="B4B88FFA"/>
    <w:lvl w:ilvl="0" w:tplc="49F0068A">
      <w:start w:val="1"/>
      <w:numFmt w:val="bullet"/>
      <w:pStyle w:val="TxBrp3"/>
      <w:lvlText w:val=""/>
      <w:lvlJc w:val="left"/>
      <w:pPr>
        <w:tabs>
          <w:tab w:val="num" w:pos="927"/>
        </w:tabs>
        <w:ind w:left="851" w:hanging="284"/>
      </w:pPr>
      <w:rPr>
        <w:rFonts w:ascii="Wingdings" w:hAnsi="Wingdings" w:hint="default"/>
        <w:color w:val="0000FF"/>
        <w:u w:color="0000FF"/>
      </w:rPr>
    </w:lvl>
    <w:lvl w:ilvl="1" w:tplc="0407001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54E50E47"/>
    <w:multiLevelType w:val="hybridMultilevel"/>
    <w:tmpl w:val="CB8EA9D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59277B56"/>
    <w:multiLevelType w:val="hybridMultilevel"/>
    <w:tmpl w:val="ED6289AC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>
    <w:nsid w:val="6E9E0289"/>
    <w:multiLevelType w:val="hybridMultilevel"/>
    <w:tmpl w:val="749AB0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F4E623C"/>
    <w:multiLevelType w:val="multilevel"/>
    <w:tmpl w:val="AFF49A84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3">
    <w:nsid w:val="6F990E9D"/>
    <w:multiLevelType w:val="hybridMultilevel"/>
    <w:tmpl w:val="E34A116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2EB7F93"/>
    <w:multiLevelType w:val="hybridMultilevel"/>
    <w:tmpl w:val="10C4745E"/>
    <w:lvl w:ilvl="0" w:tplc="CACCA288">
      <w:start w:val="1"/>
      <w:numFmt w:val="bullet"/>
      <w:pStyle w:val="TextkrperZeichen"/>
      <w:lvlText w:val=""/>
      <w:lvlJc w:val="left"/>
      <w:pPr>
        <w:tabs>
          <w:tab w:val="num" w:pos="1211"/>
        </w:tabs>
        <w:ind w:left="1211" w:hanging="360"/>
      </w:pPr>
      <w:rPr>
        <w:rFonts w:ascii="Wingdings 2" w:hAnsi="Wingdings 2" w:hint="default"/>
        <w:color w:val="000080"/>
        <w:u w:color="000080"/>
      </w:rPr>
    </w:lvl>
    <w:lvl w:ilvl="1" w:tplc="0407000F">
      <w:start w:val="1"/>
      <w:numFmt w:val="decimal"/>
      <w:lvlText w:val="%2."/>
      <w:lvlJc w:val="left"/>
      <w:pPr>
        <w:tabs>
          <w:tab w:val="num" w:pos="2291"/>
        </w:tabs>
        <w:ind w:left="2291" w:hanging="360"/>
      </w:pPr>
      <w:rPr>
        <w:rFonts w:hint="default"/>
        <w:color w:val="000080"/>
        <w:u w:color="000080"/>
      </w:rPr>
    </w:lvl>
    <w:lvl w:ilvl="2" w:tplc="04070005" w:tentative="1">
      <w:start w:val="1"/>
      <w:numFmt w:val="bullet"/>
      <w:lvlText w:val=""/>
      <w:lvlJc w:val="left"/>
      <w:pPr>
        <w:tabs>
          <w:tab w:val="num" w:pos="3011"/>
        </w:tabs>
        <w:ind w:left="3011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731"/>
        </w:tabs>
        <w:ind w:left="3731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451"/>
        </w:tabs>
        <w:ind w:left="4451" w:hanging="360"/>
      </w:pPr>
      <w:rPr>
        <w:rFonts w:ascii="Courier New" w:hAnsi="Courier New" w:cs="Wingdings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171"/>
        </w:tabs>
        <w:ind w:left="5171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891"/>
        </w:tabs>
        <w:ind w:left="5891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611"/>
        </w:tabs>
        <w:ind w:left="6611" w:hanging="360"/>
      </w:pPr>
      <w:rPr>
        <w:rFonts w:ascii="Courier New" w:hAnsi="Courier New" w:cs="Wingdings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331"/>
        </w:tabs>
        <w:ind w:left="7331" w:hanging="360"/>
      </w:pPr>
      <w:rPr>
        <w:rFonts w:ascii="Wingdings" w:hAnsi="Wingdings" w:hint="default"/>
      </w:rPr>
    </w:lvl>
  </w:abstractNum>
  <w:abstractNum w:abstractNumId="25">
    <w:nsid w:val="73E869D2"/>
    <w:multiLevelType w:val="hybridMultilevel"/>
    <w:tmpl w:val="720CCFDC"/>
    <w:lvl w:ilvl="0" w:tplc="A7C487E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B8854A8"/>
    <w:multiLevelType w:val="hybridMultilevel"/>
    <w:tmpl w:val="F2789912"/>
    <w:lvl w:ilvl="0" w:tplc="BD2241E6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7CC1443B"/>
    <w:multiLevelType w:val="hybridMultilevel"/>
    <w:tmpl w:val="BE6E01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24"/>
  </w:num>
  <w:num w:numId="3">
    <w:abstractNumId w:val="17"/>
  </w:num>
  <w:num w:numId="4">
    <w:abstractNumId w:val="12"/>
  </w:num>
  <w:num w:numId="5">
    <w:abstractNumId w:val="20"/>
  </w:num>
  <w:num w:numId="6">
    <w:abstractNumId w:val="8"/>
  </w:num>
  <w:num w:numId="7">
    <w:abstractNumId w:val="1"/>
  </w:num>
  <w:num w:numId="8">
    <w:abstractNumId w:val="0"/>
  </w:num>
  <w:num w:numId="9">
    <w:abstractNumId w:val="18"/>
  </w:num>
  <w:num w:numId="10">
    <w:abstractNumId w:val="7"/>
  </w:num>
  <w:num w:numId="11">
    <w:abstractNumId w:val="4"/>
  </w:num>
  <w:num w:numId="12">
    <w:abstractNumId w:val="21"/>
  </w:num>
  <w:num w:numId="13">
    <w:abstractNumId w:val="25"/>
  </w:num>
  <w:num w:numId="14">
    <w:abstractNumId w:val="10"/>
  </w:num>
  <w:num w:numId="15">
    <w:abstractNumId w:val="9"/>
  </w:num>
  <w:num w:numId="16">
    <w:abstractNumId w:val="11"/>
  </w:num>
  <w:num w:numId="17">
    <w:abstractNumId w:val="15"/>
  </w:num>
  <w:num w:numId="18">
    <w:abstractNumId w:val="2"/>
  </w:num>
  <w:num w:numId="19">
    <w:abstractNumId w:val="22"/>
  </w:num>
  <w:num w:numId="20">
    <w:abstractNumId w:val="5"/>
  </w:num>
  <w:num w:numId="21">
    <w:abstractNumId w:val="13"/>
  </w:num>
  <w:num w:numId="22">
    <w:abstractNumId w:val="6"/>
  </w:num>
  <w:num w:numId="23">
    <w:abstractNumId w:val="19"/>
  </w:num>
  <w:num w:numId="24">
    <w:abstractNumId w:val="26"/>
  </w:num>
  <w:num w:numId="25">
    <w:abstractNumId w:val="3"/>
  </w:num>
  <w:num w:numId="26">
    <w:abstractNumId w:val="27"/>
  </w:num>
  <w:num w:numId="27">
    <w:abstractNumId w:val="16"/>
  </w:num>
  <w:num w:numId="28">
    <w:abstractNumId w:val="23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08"/>
  <w:autoHyphenation/>
  <w:hyphenationZone w:val="425"/>
  <w:drawingGridHorizontalSpacing w:val="110"/>
  <w:displayHorizontalDrawingGridEvery w:val="2"/>
  <w:characterSpacingControl w:val="doNotCompress"/>
  <w:savePreviewPicture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ឳ寧僘Ꮈጶ퍹ᑣ留誔揟䢆톃䨨凒弑ⷄෝ斪焾遴鳆鑧䝾⡎གྷ晓㈁밵溋ᨒ䴎悡鏨쇍竚䥳叢굴멮쐐郫ꊜ譫ϭꢔ굹辩孛冒ೡ飵躲웑䀯䅻潆劯蔑㸍駨ﰠ㴟䒠䶝黈鑡㑨跪彇䷠奩毅쐃錨廓㊌鐩䦊북ځ蝏潼㭬ឲਏ揀﹙ꍞ뭕젔쀩跩휧穠彻죣꽕剒䱠각ㅚ룇깔撗䮐뇜嗚ਗ਼腈儇㑶श籷烏쵬紨毨虓冀屚漱ꌭ禄쉬Ɂ멇ꈽ㍀矍쇑䍚䋾䗎䠾姮佀䜆摻銌ថ虼펴혰ퟱ䃢倛鎣貼鋃᭑떇곉颡໧﫴䠬瞄鲫垘ು쏹憎컴撰㔬襀툎훁῟톃ჷ烼忲慰쟘뼨诪ﬂꈟ⒉䒣詟渠㨒츜ޏﱶ漞头慄㲣⥦⪫❀퓾䙉쑙쎌돓⏧鷩譀픞眩⣄㎓ⷼ⋰沞란╵⾷㾉ꦇꌶᐤ㙨訷窇ꃵꃲ穣綟ꙋ铞ೈ퇍ꗐ绾粨籠ƪ街擏胗㰒ꆄ㤺釸羜ᰡ弌ᅼ锘祴◹⣗ͮ缟诎⯌减뻿년ꮡ휨ጘ鯓鼳䦛몭姜ꅹ꬙꺅餭ଛ଍隺옆ഌ秽ྑ㡫⎼۔訳훍烈⺫ᦌ紺ﳖຢ㌋룼ധᨈ㺚ท낻⯏렧䷽껌蚤똬燤벅ᤦ㦏ᓫᣝ୴츟耨፻☯탣ጟ釧䱧ᗾ붵掫鷺셴ᤨ䰦㸿큞仼襇ꊿǝく㆛⤄㱒貛킨慰꾓亡ᇸ턘鄹믹䋭뉊০氚Ń栊鑠颖昛籯邙ẇᲚ呟さ푁❩꘍㰬⻐՜䐴酝ᙆ跋虢亠⧟闼ꎮ䋸뼯䙉偙橝例뵱훵鼶ਢ歉㏋튧㋂믈辽扑쮧ꚅ琾祕襆쉮დꌓ釆⿅짉ᱪ坙㰞␹┙턥潄즻Ⓚ쨱秩雾㏞싺슇፞讘뭹ᅱⳌ蘧ᅖ轍빷쮯趛붒뢪熙돯鮰彅騂篐䤢䴎㋢쪇切榟ྜྷ꬐襀鰗똳蘝ᱠ헎询ᧀ鞳묜᫤厅탩喘䍡஻儬烬奆渁딗厤妸㾜儁ዉ詣롊坻陞쌦㬊㞓샜ꆘ몐軰ᡐ歷쭯㧸૳駷၀⻜⚃熦쓞䇤螗渆"/>
    <w:docVar w:name="EN.Layout" w:val="ĢģĤĥĦħĨĩĪīĬĭĮįİıĲĳĴĵĶķĸĹĺĻļĽľĿŀŁł"/>
    <w:docVar w:name="EN.Libraries" w:val="&lt;Libraries&gt;&lt;/Libraries&gt;"/>
  </w:docVars>
  <w:rsids>
    <w:rsidRoot w:val="000A408C"/>
    <w:rsid w:val="00001311"/>
    <w:rsid w:val="00001E30"/>
    <w:rsid w:val="00004E95"/>
    <w:rsid w:val="00005F0F"/>
    <w:rsid w:val="000079BF"/>
    <w:rsid w:val="00011A6A"/>
    <w:rsid w:val="00014091"/>
    <w:rsid w:val="000174BB"/>
    <w:rsid w:val="00021000"/>
    <w:rsid w:val="000274B2"/>
    <w:rsid w:val="00034B5D"/>
    <w:rsid w:val="00036C08"/>
    <w:rsid w:val="0004448B"/>
    <w:rsid w:val="000458AA"/>
    <w:rsid w:val="0004607D"/>
    <w:rsid w:val="00046A89"/>
    <w:rsid w:val="00046B2F"/>
    <w:rsid w:val="000476E0"/>
    <w:rsid w:val="000514F8"/>
    <w:rsid w:val="000562F4"/>
    <w:rsid w:val="00056531"/>
    <w:rsid w:val="00056B11"/>
    <w:rsid w:val="00064F9B"/>
    <w:rsid w:val="0007528F"/>
    <w:rsid w:val="00076AFD"/>
    <w:rsid w:val="00082F99"/>
    <w:rsid w:val="000953BE"/>
    <w:rsid w:val="00096138"/>
    <w:rsid w:val="0009659A"/>
    <w:rsid w:val="0009659E"/>
    <w:rsid w:val="000A408C"/>
    <w:rsid w:val="000A4A29"/>
    <w:rsid w:val="000B517F"/>
    <w:rsid w:val="000B7455"/>
    <w:rsid w:val="000C1D0A"/>
    <w:rsid w:val="000C3FD1"/>
    <w:rsid w:val="000C7C21"/>
    <w:rsid w:val="000D0520"/>
    <w:rsid w:val="000D11E1"/>
    <w:rsid w:val="000D555D"/>
    <w:rsid w:val="000D640C"/>
    <w:rsid w:val="000D6D0F"/>
    <w:rsid w:val="000D7F53"/>
    <w:rsid w:val="000E1312"/>
    <w:rsid w:val="000E48CD"/>
    <w:rsid w:val="000E4B82"/>
    <w:rsid w:val="000E64DB"/>
    <w:rsid w:val="000F1895"/>
    <w:rsid w:val="000F4905"/>
    <w:rsid w:val="000F59F7"/>
    <w:rsid w:val="000F676F"/>
    <w:rsid w:val="001010B6"/>
    <w:rsid w:val="00105EA9"/>
    <w:rsid w:val="00106C75"/>
    <w:rsid w:val="0012149E"/>
    <w:rsid w:val="001258C2"/>
    <w:rsid w:val="00125C10"/>
    <w:rsid w:val="0013010B"/>
    <w:rsid w:val="00133644"/>
    <w:rsid w:val="00135007"/>
    <w:rsid w:val="0013541C"/>
    <w:rsid w:val="00136D73"/>
    <w:rsid w:val="00140FE3"/>
    <w:rsid w:val="00143DFA"/>
    <w:rsid w:val="00161342"/>
    <w:rsid w:val="00167118"/>
    <w:rsid w:val="001728E8"/>
    <w:rsid w:val="0017325D"/>
    <w:rsid w:val="0018135B"/>
    <w:rsid w:val="00182B18"/>
    <w:rsid w:val="001842C7"/>
    <w:rsid w:val="00184C11"/>
    <w:rsid w:val="00187683"/>
    <w:rsid w:val="001925A1"/>
    <w:rsid w:val="001973E9"/>
    <w:rsid w:val="001A1B7F"/>
    <w:rsid w:val="001A22FB"/>
    <w:rsid w:val="001A5C8E"/>
    <w:rsid w:val="001A6B13"/>
    <w:rsid w:val="001B2EB4"/>
    <w:rsid w:val="001B4095"/>
    <w:rsid w:val="001B4BF6"/>
    <w:rsid w:val="001B58E0"/>
    <w:rsid w:val="001C06CF"/>
    <w:rsid w:val="001C35D5"/>
    <w:rsid w:val="001C69FD"/>
    <w:rsid w:val="001D357C"/>
    <w:rsid w:val="001D38AA"/>
    <w:rsid w:val="001E0602"/>
    <w:rsid w:val="001E3C91"/>
    <w:rsid w:val="001E6BF7"/>
    <w:rsid w:val="001E6FD2"/>
    <w:rsid w:val="001E7F0F"/>
    <w:rsid w:val="001F4D81"/>
    <w:rsid w:val="001F7FD9"/>
    <w:rsid w:val="002018E3"/>
    <w:rsid w:val="00204651"/>
    <w:rsid w:val="00212A86"/>
    <w:rsid w:val="002207CA"/>
    <w:rsid w:val="0022579F"/>
    <w:rsid w:val="002273F2"/>
    <w:rsid w:val="00227E3D"/>
    <w:rsid w:val="00246B16"/>
    <w:rsid w:val="002522E9"/>
    <w:rsid w:val="00256EAE"/>
    <w:rsid w:val="00271C5C"/>
    <w:rsid w:val="0027284F"/>
    <w:rsid w:val="002765A3"/>
    <w:rsid w:val="00280941"/>
    <w:rsid w:val="00281C86"/>
    <w:rsid w:val="00291DDA"/>
    <w:rsid w:val="00293AAF"/>
    <w:rsid w:val="00296471"/>
    <w:rsid w:val="002B0331"/>
    <w:rsid w:val="002B773C"/>
    <w:rsid w:val="002D5001"/>
    <w:rsid w:val="002E1A47"/>
    <w:rsid w:val="002E563B"/>
    <w:rsid w:val="002F49B7"/>
    <w:rsid w:val="002F6DEC"/>
    <w:rsid w:val="0030018D"/>
    <w:rsid w:val="003022DD"/>
    <w:rsid w:val="0030459A"/>
    <w:rsid w:val="003154E6"/>
    <w:rsid w:val="00320749"/>
    <w:rsid w:val="00327981"/>
    <w:rsid w:val="00327BD7"/>
    <w:rsid w:val="003344E8"/>
    <w:rsid w:val="003423F8"/>
    <w:rsid w:val="0034392A"/>
    <w:rsid w:val="00343A0B"/>
    <w:rsid w:val="003465A1"/>
    <w:rsid w:val="00364917"/>
    <w:rsid w:val="00370F14"/>
    <w:rsid w:val="0037503E"/>
    <w:rsid w:val="00380A44"/>
    <w:rsid w:val="00383832"/>
    <w:rsid w:val="00393F2E"/>
    <w:rsid w:val="003975FB"/>
    <w:rsid w:val="003B0E4E"/>
    <w:rsid w:val="003C329C"/>
    <w:rsid w:val="003C33A3"/>
    <w:rsid w:val="003D423D"/>
    <w:rsid w:val="003E1B80"/>
    <w:rsid w:val="003E2FED"/>
    <w:rsid w:val="003E38B9"/>
    <w:rsid w:val="003E3BDD"/>
    <w:rsid w:val="003E4591"/>
    <w:rsid w:val="003F32C4"/>
    <w:rsid w:val="003F4DF3"/>
    <w:rsid w:val="003F61AD"/>
    <w:rsid w:val="004078C5"/>
    <w:rsid w:val="004213F2"/>
    <w:rsid w:val="00426239"/>
    <w:rsid w:val="00427B22"/>
    <w:rsid w:val="00433F2A"/>
    <w:rsid w:val="00435235"/>
    <w:rsid w:val="00435B7D"/>
    <w:rsid w:val="0045224B"/>
    <w:rsid w:val="00454375"/>
    <w:rsid w:val="004619F1"/>
    <w:rsid w:val="00472FCC"/>
    <w:rsid w:val="0047432E"/>
    <w:rsid w:val="00476F08"/>
    <w:rsid w:val="00490628"/>
    <w:rsid w:val="00491E6C"/>
    <w:rsid w:val="004A2B42"/>
    <w:rsid w:val="004B17F4"/>
    <w:rsid w:val="004B2181"/>
    <w:rsid w:val="004B59AA"/>
    <w:rsid w:val="004B757A"/>
    <w:rsid w:val="004C0020"/>
    <w:rsid w:val="004C135E"/>
    <w:rsid w:val="004C6AA7"/>
    <w:rsid w:val="004D08BE"/>
    <w:rsid w:val="004D19CA"/>
    <w:rsid w:val="004E7896"/>
    <w:rsid w:val="004F1549"/>
    <w:rsid w:val="004F1E50"/>
    <w:rsid w:val="004F2AE4"/>
    <w:rsid w:val="004F2D23"/>
    <w:rsid w:val="00500B5C"/>
    <w:rsid w:val="00506A09"/>
    <w:rsid w:val="00511811"/>
    <w:rsid w:val="00522311"/>
    <w:rsid w:val="00531F45"/>
    <w:rsid w:val="00534574"/>
    <w:rsid w:val="0054397E"/>
    <w:rsid w:val="00544561"/>
    <w:rsid w:val="00554CB5"/>
    <w:rsid w:val="00563638"/>
    <w:rsid w:val="00567CCC"/>
    <w:rsid w:val="00572D89"/>
    <w:rsid w:val="00574FDF"/>
    <w:rsid w:val="00577EAA"/>
    <w:rsid w:val="005813B2"/>
    <w:rsid w:val="00582993"/>
    <w:rsid w:val="0058372D"/>
    <w:rsid w:val="005870D7"/>
    <w:rsid w:val="00591713"/>
    <w:rsid w:val="005A16CF"/>
    <w:rsid w:val="005A5A11"/>
    <w:rsid w:val="005A5E0C"/>
    <w:rsid w:val="005B6187"/>
    <w:rsid w:val="005C0A19"/>
    <w:rsid w:val="005D166B"/>
    <w:rsid w:val="005D2A4E"/>
    <w:rsid w:val="005D2B87"/>
    <w:rsid w:val="005D3E1B"/>
    <w:rsid w:val="005D5158"/>
    <w:rsid w:val="005D5F62"/>
    <w:rsid w:val="005E68B4"/>
    <w:rsid w:val="005F1FE5"/>
    <w:rsid w:val="005F33AC"/>
    <w:rsid w:val="005F591A"/>
    <w:rsid w:val="0060382E"/>
    <w:rsid w:val="00604824"/>
    <w:rsid w:val="0060535D"/>
    <w:rsid w:val="00605569"/>
    <w:rsid w:val="0061636B"/>
    <w:rsid w:val="00616E92"/>
    <w:rsid w:val="00617EF9"/>
    <w:rsid w:val="006208B7"/>
    <w:rsid w:val="0062680E"/>
    <w:rsid w:val="006333F3"/>
    <w:rsid w:val="006409ED"/>
    <w:rsid w:val="00643633"/>
    <w:rsid w:val="0064710B"/>
    <w:rsid w:val="006523D3"/>
    <w:rsid w:val="00652CC1"/>
    <w:rsid w:val="00654C4C"/>
    <w:rsid w:val="00660C2F"/>
    <w:rsid w:val="00666D11"/>
    <w:rsid w:val="006719B9"/>
    <w:rsid w:val="0067367A"/>
    <w:rsid w:val="00676238"/>
    <w:rsid w:val="006846F0"/>
    <w:rsid w:val="00695099"/>
    <w:rsid w:val="00695C6F"/>
    <w:rsid w:val="006A46AE"/>
    <w:rsid w:val="006B09CD"/>
    <w:rsid w:val="006C54BE"/>
    <w:rsid w:val="006D386C"/>
    <w:rsid w:val="006D5843"/>
    <w:rsid w:val="006D61FD"/>
    <w:rsid w:val="006D7579"/>
    <w:rsid w:val="006E41A4"/>
    <w:rsid w:val="006E70AB"/>
    <w:rsid w:val="006F3DCC"/>
    <w:rsid w:val="006F550A"/>
    <w:rsid w:val="0070181E"/>
    <w:rsid w:val="007019E0"/>
    <w:rsid w:val="00703872"/>
    <w:rsid w:val="00705AB3"/>
    <w:rsid w:val="00710E26"/>
    <w:rsid w:val="00712BB2"/>
    <w:rsid w:val="007177F4"/>
    <w:rsid w:val="00721580"/>
    <w:rsid w:val="00725BFC"/>
    <w:rsid w:val="00734310"/>
    <w:rsid w:val="00734A9A"/>
    <w:rsid w:val="007427A2"/>
    <w:rsid w:val="0075307A"/>
    <w:rsid w:val="00757420"/>
    <w:rsid w:val="00773BB1"/>
    <w:rsid w:val="007756D0"/>
    <w:rsid w:val="00780BE5"/>
    <w:rsid w:val="00781091"/>
    <w:rsid w:val="007848D4"/>
    <w:rsid w:val="00785004"/>
    <w:rsid w:val="007920F9"/>
    <w:rsid w:val="007A048B"/>
    <w:rsid w:val="007A5FC0"/>
    <w:rsid w:val="007B01D3"/>
    <w:rsid w:val="007B2961"/>
    <w:rsid w:val="007D163A"/>
    <w:rsid w:val="007D1BCB"/>
    <w:rsid w:val="007D30AF"/>
    <w:rsid w:val="007D352D"/>
    <w:rsid w:val="007D6B13"/>
    <w:rsid w:val="007E33E4"/>
    <w:rsid w:val="007E3D60"/>
    <w:rsid w:val="007E6236"/>
    <w:rsid w:val="007F3CDA"/>
    <w:rsid w:val="007F690C"/>
    <w:rsid w:val="007F7C15"/>
    <w:rsid w:val="0080544F"/>
    <w:rsid w:val="00813814"/>
    <w:rsid w:val="0081690E"/>
    <w:rsid w:val="008172F9"/>
    <w:rsid w:val="008207FB"/>
    <w:rsid w:val="0083053A"/>
    <w:rsid w:val="008305E9"/>
    <w:rsid w:val="0083071F"/>
    <w:rsid w:val="00837297"/>
    <w:rsid w:val="00844AB1"/>
    <w:rsid w:val="00856EE3"/>
    <w:rsid w:val="008665A8"/>
    <w:rsid w:val="00867F6C"/>
    <w:rsid w:val="008701F3"/>
    <w:rsid w:val="00871E35"/>
    <w:rsid w:val="00874353"/>
    <w:rsid w:val="008804E2"/>
    <w:rsid w:val="00891081"/>
    <w:rsid w:val="00892CA2"/>
    <w:rsid w:val="0089610D"/>
    <w:rsid w:val="008A21BE"/>
    <w:rsid w:val="008A562E"/>
    <w:rsid w:val="008A6BD7"/>
    <w:rsid w:val="008A7BCE"/>
    <w:rsid w:val="008B04E4"/>
    <w:rsid w:val="008B4A0B"/>
    <w:rsid w:val="008C07DF"/>
    <w:rsid w:val="008C6E64"/>
    <w:rsid w:val="008D7468"/>
    <w:rsid w:val="008D7ADC"/>
    <w:rsid w:val="008E20E3"/>
    <w:rsid w:val="008E72F1"/>
    <w:rsid w:val="008E735F"/>
    <w:rsid w:val="008F49D4"/>
    <w:rsid w:val="008F7AF1"/>
    <w:rsid w:val="009108DA"/>
    <w:rsid w:val="009138F7"/>
    <w:rsid w:val="0091430E"/>
    <w:rsid w:val="0091504F"/>
    <w:rsid w:val="009231B7"/>
    <w:rsid w:val="00934BEB"/>
    <w:rsid w:val="009370BE"/>
    <w:rsid w:val="00943D39"/>
    <w:rsid w:val="00954918"/>
    <w:rsid w:val="00954D75"/>
    <w:rsid w:val="00960F3C"/>
    <w:rsid w:val="00964EE3"/>
    <w:rsid w:val="0096549F"/>
    <w:rsid w:val="00973A14"/>
    <w:rsid w:val="00980C8C"/>
    <w:rsid w:val="00991599"/>
    <w:rsid w:val="009929ED"/>
    <w:rsid w:val="009A538A"/>
    <w:rsid w:val="009A63C7"/>
    <w:rsid w:val="009A793A"/>
    <w:rsid w:val="009B0929"/>
    <w:rsid w:val="009B1868"/>
    <w:rsid w:val="009B3918"/>
    <w:rsid w:val="009C01D5"/>
    <w:rsid w:val="009C31EA"/>
    <w:rsid w:val="009C7EB5"/>
    <w:rsid w:val="009D1473"/>
    <w:rsid w:val="009D26D0"/>
    <w:rsid w:val="009D302B"/>
    <w:rsid w:val="009D38D4"/>
    <w:rsid w:val="009D5192"/>
    <w:rsid w:val="009D53C9"/>
    <w:rsid w:val="009D69EC"/>
    <w:rsid w:val="009D6A5C"/>
    <w:rsid w:val="009E098D"/>
    <w:rsid w:val="009E657E"/>
    <w:rsid w:val="009F015D"/>
    <w:rsid w:val="009F346B"/>
    <w:rsid w:val="009F3474"/>
    <w:rsid w:val="009F5DF1"/>
    <w:rsid w:val="009F7E8A"/>
    <w:rsid w:val="00A06460"/>
    <w:rsid w:val="00A10245"/>
    <w:rsid w:val="00A126F0"/>
    <w:rsid w:val="00A13D72"/>
    <w:rsid w:val="00A20AF7"/>
    <w:rsid w:val="00A31325"/>
    <w:rsid w:val="00A459EB"/>
    <w:rsid w:val="00A666B0"/>
    <w:rsid w:val="00A67BAA"/>
    <w:rsid w:val="00A7143E"/>
    <w:rsid w:val="00A71600"/>
    <w:rsid w:val="00A7411D"/>
    <w:rsid w:val="00A75AFF"/>
    <w:rsid w:val="00A82BA2"/>
    <w:rsid w:val="00A9078D"/>
    <w:rsid w:val="00A91DE9"/>
    <w:rsid w:val="00A9508B"/>
    <w:rsid w:val="00AA3676"/>
    <w:rsid w:val="00AA57F1"/>
    <w:rsid w:val="00AB45D2"/>
    <w:rsid w:val="00AB6A7C"/>
    <w:rsid w:val="00AB7E66"/>
    <w:rsid w:val="00AC0A39"/>
    <w:rsid w:val="00AC277A"/>
    <w:rsid w:val="00AC47E9"/>
    <w:rsid w:val="00AC5260"/>
    <w:rsid w:val="00AC5AF8"/>
    <w:rsid w:val="00AD161A"/>
    <w:rsid w:val="00AD2771"/>
    <w:rsid w:val="00AD412D"/>
    <w:rsid w:val="00AD42E9"/>
    <w:rsid w:val="00AD763A"/>
    <w:rsid w:val="00AE6EA8"/>
    <w:rsid w:val="00AE79CE"/>
    <w:rsid w:val="00AE7CCD"/>
    <w:rsid w:val="00AF12F9"/>
    <w:rsid w:val="00AF6959"/>
    <w:rsid w:val="00B028E1"/>
    <w:rsid w:val="00B04646"/>
    <w:rsid w:val="00B1171A"/>
    <w:rsid w:val="00B12CC8"/>
    <w:rsid w:val="00B12EF5"/>
    <w:rsid w:val="00B1350C"/>
    <w:rsid w:val="00B14435"/>
    <w:rsid w:val="00B2381E"/>
    <w:rsid w:val="00B32771"/>
    <w:rsid w:val="00B34B3C"/>
    <w:rsid w:val="00B3745F"/>
    <w:rsid w:val="00B4438D"/>
    <w:rsid w:val="00B45177"/>
    <w:rsid w:val="00B468D8"/>
    <w:rsid w:val="00B50B9B"/>
    <w:rsid w:val="00B56CB1"/>
    <w:rsid w:val="00B603F9"/>
    <w:rsid w:val="00B631DB"/>
    <w:rsid w:val="00B70834"/>
    <w:rsid w:val="00B70D6B"/>
    <w:rsid w:val="00B741EC"/>
    <w:rsid w:val="00B743BE"/>
    <w:rsid w:val="00B7695A"/>
    <w:rsid w:val="00B84C23"/>
    <w:rsid w:val="00B85770"/>
    <w:rsid w:val="00B87CCF"/>
    <w:rsid w:val="00B92B92"/>
    <w:rsid w:val="00B97222"/>
    <w:rsid w:val="00BA71D5"/>
    <w:rsid w:val="00BB4C32"/>
    <w:rsid w:val="00BB6143"/>
    <w:rsid w:val="00BC0022"/>
    <w:rsid w:val="00BC002F"/>
    <w:rsid w:val="00BC17F0"/>
    <w:rsid w:val="00BC3A12"/>
    <w:rsid w:val="00BC3AC0"/>
    <w:rsid w:val="00BD14EE"/>
    <w:rsid w:val="00BD4D1A"/>
    <w:rsid w:val="00BD5B95"/>
    <w:rsid w:val="00BD69E4"/>
    <w:rsid w:val="00BF617C"/>
    <w:rsid w:val="00C02644"/>
    <w:rsid w:val="00C03592"/>
    <w:rsid w:val="00C0409B"/>
    <w:rsid w:val="00C055E2"/>
    <w:rsid w:val="00C06426"/>
    <w:rsid w:val="00C11FDC"/>
    <w:rsid w:val="00C12026"/>
    <w:rsid w:val="00C12114"/>
    <w:rsid w:val="00C2418B"/>
    <w:rsid w:val="00C2550A"/>
    <w:rsid w:val="00C31256"/>
    <w:rsid w:val="00C31C1E"/>
    <w:rsid w:val="00C41BE5"/>
    <w:rsid w:val="00C441C8"/>
    <w:rsid w:val="00C44E23"/>
    <w:rsid w:val="00C45382"/>
    <w:rsid w:val="00C469C0"/>
    <w:rsid w:val="00C50724"/>
    <w:rsid w:val="00C52903"/>
    <w:rsid w:val="00C80BD4"/>
    <w:rsid w:val="00C86A4A"/>
    <w:rsid w:val="00C94058"/>
    <w:rsid w:val="00C9529B"/>
    <w:rsid w:val="00CA00D6"/>
    <w:rsid w:val="00CA22EE"/>
    <w:rsid w:val="00CA4F77"/>
    <w:rsid w:val="00CA77E7"/>
    <w:rsid w:val="00CB1C89"/>
    <w:rsid w:val="00CB2CC5"/>
    <w:rsid w:val="00CB7451"/>
    <w:rsid w:val="00CC06C5"/>
    <w:rsid w:val="00CC5CBF"/>
    <w:rsid w:val="00CD042B"/>
    <w:rsid w:val="00CD069D"/>
    <w:rsid w:val="00CD30A5"/>
    <w:rsid w:val="00CD6914"/>
    <w:rsid w:val="00CD7B59"/>
    <w:rsid w:val="00CE0286"/>
    <w:rsid w:val="00CF0B56"/>
    <w:rsid w:val="00CF25A3"/>
    <w:rsid w:val="00D11581"/>
    <w:rsid w:val="00D16BB6"/>
    <w:rsid w:val="00D2271E"/>
    <w:rsid w:val="00D23D90"/>
    <w:rsid w:val="00D45723"/>
    <w:rsid w:val="00D46F68"/>
    <w:rsid w:val="00D51502"/>
    <w:rsid w:val="00D55F63"/>
    <w:rsid w:val="00D56773"/>
    <w:rsid w:val="00D646B4"/>
    <w:rsid w:val="00D66170"/>
    <w:rsid w:val="00D70D0B"/>
    <w:rsid w:val="00D7129F"/>
    <w:rsid w:val="00D770F7"/>
    <w:rsid w:val="00D84F10"/>
    <w:rsid w:val="00D85BF0"/>
    <w:rsid w:val="00D87A18"/>
    <w:rsid w:val="00D90847"/>
    <w:rsid w:val="00DA0AE7"/>
    <w:rsid w:val="00DA45F8"/>
    <w:rsid w:val="00DA6396"/>
    <w:rsid w:val="00DB1B31"/>
    <w:rsid w:val="00DB4B45"/>
    <w:rsid w:val="00DB6858"/>
    <w:rsid w:val="00DB6CA9"/>
    <w:rsid w:val="00DC0402"/>
    <w:rsid w:val="00DD08EE"/>
    <w:rsid w:val="00DD10E8"/>
    <w:rsid w:val="00DE21A8"/>
    <w:rsid w:val="00DE2321"/>
    <w:rsid w:val="00DE5C73"/>
    <w:rsid w:val="00DE5DE5"/>
    <w:rsid w:val="00DE6F91"/>
    <w:rsid w:val="00DF4051"/>
    <w:rsid w:val="00DF4D94"/>
    <w:rsid w:val="00DF5759"/>
    <w:rsid w:val="00DF5A6E"/>
    <w:rsid w:val="00E00C5E"/>
    <w:rsid w:val="00E01129"/>
    <w:rsid w:val="00E032A8"/>
    <w:rsid w:val="00E0568A"/>
    <w:rsid w:val="00E15A3E"/>
    <w:rsid w:val="00E16C01"/>
    <w:rsid w:val="00E21C60"/>
    <w:rsid w:val="00E329F0"/>
    <w:rsid w:val="00E41A54"/>
    <w:rsid w:val="00E42BFF"/>
    <w:rsid w:val="00E513D5"/>
    <w:rsid w:val="00E55CC0"/>
    <w:rsid w:val="00E63F84"/>
    <w:rsid w:val="00E65581"/>
    <w:rsid w:val="00E66A61"/>
    <w:rsid w:val="00E7277D"/>
    <w:rsid w:val="00E73222"/>
    <w:rsid w:val="00E74ADD"/>
    <w:rsid w:val="00E815E9"/>
    <w:rsid w:val="00E83E6D"/>
    <w:rsid w:val="00E87938"/>
    <w:rsid w:val="00E97EA4"/>
    <w:rsid w:val="00EA42DB"/>
    <w:rsid w:val="00EA5F8A"/>
    <w:rsid w:val="00EA61CF"/>
    <w:rsid w:val="00EA753F"/>
    <w:rsid w:val="00EA7DC0"/>
    <w:rsid w:val="00EB44EE"/>
    <w:rsid w:val="00EB55C3"/>
    <w:rsid w:val="00EB636E"/>
    <w:rsid w:val="00EC7DEC"/>
    <w:rsid w:val="00ED2836"/>
    <w:rsid w:val="00ED2A01"/>
    <w:rsid w:val="00ED3AB1"/>
    <w:rsid w:val="00ED5E87"/>
    <w:rsid w:val="00ED6ABE"/>
    <w:rsid w:val="00ED6E7D"/>
    <w:rsid w:val="00EE021E"/>
    <w:rsid w:val="00EE25FD"/>
    <w:rsid w:val="00EE3027"/>
    <w:rsid w:val="00EE6F42"/>
    <w:rsid w:val="00EF7A58"/>
    <w:rsid w:val="00F015D7"/>
    <w:rsid w:val="00F05C7E"/>
    <w:rsid w:val="00F064CB"/>
    <w:rsid w:val="00F1025A"/>
    <w:rsid w:val="00F27FB4"/>
    <w:rsid w:val="00F36543"/>
    <w:rsid w:val="00F436A9"/>
    <w:rsid w:val="00F46292"/>
    <w:rsid w:val="00F47179"/>
    <w:rsid w:val="00F532E1"/>
    <w:rsid w:val="00F71AAF"/>
    <w:rsid w:val="00F73B40"/>
    <w:rsid w:val="00F7440B"/>
    <w:rsid w:val="00F74E2C"/>
    <w:rsid w:val="00F76F21"/>
    <w:rsid w:val="00F8097C"/>
    <w:rsid w:val="00F87C17"/>
    <w:rsid w:val="00F910BA"/>
    <w:rsid w:val="00F953CB"/>
    <w:rsid w:val="00FA025B"/>
    <w:rsid w:val="00FA30E6"/>
    <w:rsid w:val="00FA4558"/>
    <w:rsid w:val="00FA531A"/>
    <w:rsid w:val="00FA5CC6"/>
    <w:rsid w:val="00FA7D33"/>
    <w:rsid w:val="00FB0AD1"/>
    <w:rsid w:val="00FB4E22"/>
    <w:rsid w:val="00FB7252"/>
    <w:rsid w:val="00FD0FD7"/>
    <w:rsid w:val="00FD122C"/>
    <w:rsid w:val="00FD2B57"/>
    <w:rsid w:val="00FD4A81"/>
    <w:rsid w:val="00FD4C13"/>
    <w:rsid w:val="00FD5F39"/>
    <w:rsid w:val="00FD7E9E"/>
    <w:rsid w:val="00FE0E27"/>
    <w:rsid w:val="00FE1660"/>
    <w:rsid w:val="00FE28AF"/>
    <w:rsid w:val="00FE3166"/>
    <w:rsid w:val="00FE43EF"/>
    <w:rsid w:val="00FE47CE"/>
    <w:rsid w:val="00FF1912"/>
    <w:rsid w:val="00FF7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41C7297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 w:qFormat="1"/>
    <w:lsdException w:name="toc 5" w:qFormat="1"/>
    <w:lsdException w:name="toc 6" w:qFormat="1"/>
    <w:lsdException w:name="toc 7" w:qFormat="1"/>
    <w:lsdException w:name="toc 8" w:qFormat="1"/>
    <w:lsdException w:name="toc 9" w:qFormat="1"/>
    <w:lsdException w:name="caption" w:qFormat="1"/>
    <w:lsdException w:name="table of figures" w:uiPriority="99"/>
    <w:lsdException w:name="line number" w:uiPriority="99"/>
    <w:lsdException w:name="List Bullet" w:qFormat="1"/>
    <w:lsdException w:name="List Number" w:uiPriority="99"/>
    <w:lsdException w:name="List 2" w:uiPriority="99"/>
    <w:lsdException w:name="List Bullet 2" w:qFormat="1"/>
    <w:lsdException w:name="List Bullet 3" w:qFormat="1"/>
    <w:lsdException w:name="List Bullet 4" w:uiPriority="36" w:qFormat="1"/>
    <w:lsdException w:name="List Bullet 5" w:uiPriority="36" w:qFormat="1"/>
    <w:lsdException w:name="Title" w:uiPriority="10" w:qFormat="1"/>
    <w:lsdException w:name="Subtitle" w:uiPriority="11" w:qFormat="1"/>
    <w:lsdException w:name="Strong" w:qFormat="1"/>
    <w:lsdException w:name="Emphasis" w:uiPriority="20" w:qFormat="1"/>
    <w:lsdException w:name="Normal (Web)" w:uiPriority="99"/>
    <w:lsdException w:name="No List" w:uiPriority="99"/>
    <w:lsdException w:name="Table Grid" w:uiPriority="59"/>
    <w:lsdException w:name="Placeholder Text" w:uiPriority="99"/>
    <w:lsdException w:name="No Spacing" w:uiPriority="1" w:qFormat="1"/>
    <w:lsdException w:name="List Paragraph" w:qFormat="1"/>
    <w:lsdException w:name="Quote" w:uiPriority="29" w:qFormat="1"/>
    <w:lsdException w:name="Intense Quote" w:uiPriority="30" w:qFormat="1"/>
    <w:lsdException w:name="Light List Accent 2" w:uiPriority="61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TOC Heading" w:uiPriority="39" w:qFormat="1"/>
  </w:latentStyles>
  <w:style w:type="paragraph" w:default="1" w:styleId="Standard">
    <w:name w:val="Normal"/>
    <w:qFormat/>
    <w:rsid w:val="000D11E1"/>
    <w:pPr>
      <w:spacing w:after="200" w:line="276" w:lineRule="auto"/>
    </w:pPr>
    <w:rPr>
      <w:rFonts w:cs="Calibri"/>
      <w:sz w:val="24"/>
      <w:lang w:eastAsia="en-US"/>
    </w:rPr>
  </w:style>
  <w:style w:type="paragraph" w:styleId="berschrift1">
    <w:name w:val="heading 1"/>
    <w:basedOn w:val="Standard"/>
    <w:next w:val="Standard"/>
    <w:link w:val="berschrift1Zeichen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qFormat/>
    <w:rsid w:val="00E00C5E"/>
    <w:pPr>
      <w:keepNext/>
      <w:keepLines/>
      <w:spacing w:before="200" w:after="0"/>
      <w:outlineLvl w:val="2"/>
    </w:pPr>
    <w:rPr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eichen">
    <w:name w:val="Überschrift 1 Zeichen"/>
    <w:basedOn w:val="Absatzstandardschriftart"/>
    <w:link w:val="berschrift1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rsid w:val="00E00C5E"/>
    <w:rPr>
      <w:rFonts w:cs="Calibri"/>
      <w:b/>
      <w:bCs/>
      <w:color w:val="4F81BD"/>
      <w:sz w:val="24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paragraph" w:styleId="Sprechblasentext">
    <w:name w:val="Balloon Text"/>
    <w:basedOn w:val="Standard"/>
    <w:link w:val="SprechblasentextZeichen1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1">
    <w:name w:val="Sprechblasentext Zeichen1"/>
    <w:basedOn w:val="Absatzstandardschriftart"/>
    <w:link w:val="Sprechblasentext"/>
    <w:rsid w:val="0086577B"/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rsid w:val="0086577B"/>
  </w:style>
  <w:style w:type="paragraph" w:styleId="Fuzeile">
    <w:name w:val="footer"/>
    <w:basedOn w:val="Standard"/>
    <w:link w:val="Fu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rsid w:val="0086577B"/>
  </w:style>
  <w:style w:type="paragraph" w:styleId="Listenabsatz">
    <w:name w:val="List Paragraph"/>
    <w:basedOn w:val="Standard"/>
    <w:qFormat/>
    <w:rsid w:val="00355BDC"/>
    <w:pPr>
      <w:ind w:left="720"/>
      <w:contextualSpacing/>
    </w:pPr>
  </w:style>
  <w:style w:type="table" w:styleId="Tabellenraster">
    <w:name w:val="Table Grid"/>
    <w:basedOn w:val="NormaleTabelle"/>
    <w:uiPriority w:val="59"/>
    <w:rsid w:val="008D683F"/>
    <w:rPr>
      <w:rFonts w:cs="Calibri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1">
    <w:name w:val="Helle Schattierung1"/>
    <w:uiPriority w:val="99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99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uiPriority w:val="99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rsid w:val="00C353CE"/>
  </w:style>
  <w:style w:type="paragraph" w:styleId="Funotentext">
    <w:name w:val="footnote text"/>
    <w:aliases w:val="Char Char Char Char,Char Char Char,VR, Char Char Char Char, Char Char Char"/>
    <w:basedOn w:val="Standard"/>
    <w:link w:val="FunotentextZeichen"/>
    <w:rsid w:val="00187683"/>
    <w:pPr>
      <w:spacing w:after="0" w:line="240" w:lineRule="auto"/>
      <w:ind w:firstLine="357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VR Zeichen, Char Char Char Char Zeichen, Char Char Char Zeichen"/>
    <w:basedOn w:val="Absatzstandardschriftart"/>
    <w:link w:val="Funotentext"/>
    <w:rsid w:val="00187683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after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link w:val="KeinLeerraumZeichen"/>
    <w:uiPriority w:val="1"/>
    <w:qFormat/>
    <w:rsid w:val="000E124F"/>
    <w:rPr>
      <w:rFonts w:cs="Calibri"/>
      <w:lang w:eastAsia="en-US"/>
    </w:rPr>
  </w:style>
  <w:style w:type="character" w:customStyle="1" w:styleId="KeinLeerraumZeichen">
    <w:name w:val="Kein Leerraum Zeichen"/>
    <w:basedOn w:val="Absatzstandardschriftart"/>
    <w:link w:val="KeinLeerraum"/>
    <w:uiPriority w:val="1"/>
    <w:rsid w:val="0096549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tabs>
        <w:tab w:val="left" w:pos="284"/>
        <w:tab w:val="num" w:pos="1211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after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2"/>
      </w:numPr>
      <w:spacing w:before="120" w:after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after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rsid w:val="000D11E1"/>
  </w:style>
  <w:style w:type="paragraph" w:styleId="Liste">
    <w:name w:val="List"/>
    <w:basedOn w:val="Standard"/>
    <w:rsid w:val="000D11E1"/>
    <w:pPr>
      <w:tabs>
        <w:tab w:val="left" w:pos="1134"/>
        <w:tab w:val="num" w:pos="1211"/>
        <w:tab w:val="left" w:pos="1418"/>
      </w:tabs>
      <w:spacing w:before="120" w:after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after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after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before="120" w:after="120" w:line="240" w:lineRule="auto"/>
      <w:ind w:left="72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DokumentstrukturZeichen">
    <w:name w:val="Dokumentstruktur Zeichen"/>
    <w:basedOn w:val="Absatzstandardschriftart"/>
    <w:link w:val="Dokumentstruktur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rsid w:val="000D11E1"/>
    <w:pPr>
      <w:shd w:val="clear" w:color="auto" w:fill="000080"/>
      <w:spacing w:before="120" w:after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customStyle="1" w:styleId="NummerierteListe">
    <w:name w:val="Nummerierte Liste"/>
    <w:basedOn w:val="Liste"/>
    <w:qFormat/>
    <w:rsid w:val="005D5158"/>
    <w:pPr>
      <w:numPr>
        <w:numId w:val="6"/>
      </w:numPr>
      <w:tabs>
        <w:tab w:val="clear" w:pos="1134"/>
        <w:tab w:val="clear" w:pos="1418"/>
        <w:tab w:val="num" w:pos="360"/>
      </w:tabs>
      <w:spacing w:before="0" w:after="200" w:line="264" w:lineRule="auto"/>
      <w:ind w:left="357" w:hanging="357"/>
      <w:contextualSpacing/>
      <w:jc w:val="left"/>
    </w:pPr>
    <w:rPr>
      <w:rFonts w:ascii="Calibri" w:eastAsia="Calibri" w:hAnsi="Calibri" w:cs="Calibri"/>
      <w:szCs w:val="22"/>
      <w:lang w:eastAsia="en-US"/>
    </w:rPr>
  </w:style>
  <w:style w:type="paragraph" w:customStyle="1" w:styleId="Petit">
    <w:name w:val="'Petit"/>
    <w:basedOn w:val="Standard"/>
    <w:rsid w:val="00F27FB4"/>
    <w:pPr>
      <w:spacing w:line="260" w:lineRule="exact"/>
    </w:pPr>
    <w:rPr>
      <w:rFonts w:ascii="Times" w:eastAsia="Times New Roman" w:hAnsi="Times" w:cs="Arial"/>
      <w:sz w:val="20"/>
      <w:szCs w:val="24"/>
      <w:lang w:eastAsia="de-DE"/>
    </w:rPr>
  </w:style>
  <w:style w:type="character" w:styleId="Herausstellen">
    <w:name w:val="Emphasis"/>
    <w:basedOn w:val="Absatzstandardschriftart"/>
    <w:uiPriority w:val="20"/>
    <w:qFormat/>
    <w:rsid w:val="0096549F"/>
    <w:rPr>
      <w:i/>
      <w:iCs/>
    </w:rPr>
  </w:style>
  <w:style w:type="character" w:styleId="IntensiveHervorhebung">
    <w:name w:val="Intense Emphasis"/>
    <w:basedOn w:val="Absatzstandardschriftart"/>
    <w:uiPriority w:val="21"/>
    <w:qFormat/>
    <w:rsid w:val="0096549F"/>
    <w:rPr>
      <w:b/>
      <w:bCs/>
      <w:i/>
      <w:iCs/>
      <w:color w:val="4F81BD" w:themeColor="accent1"/>
    </w:rPr>
  </w:style>
  <w:style w:type="paragraph" w:styleId="Anfhrungszeichen">
    <w:name w:val="Quote"/>
    <w:basedOn w:val="Standard"/>
    <w:next w:val="Standard"/>
    <w:link w:val="AnfhrungszeichenZeichen"/>
    <w:uiPriority w:val="29"/>
    <w:qFormat/>
    <w:rsid w:val="0096549F"/>
    <w:pPr>
      <w:spacing w:line="264" w:lineRule="auto"/>
    </w:pPr>
    <w:rPr>
      <w:i/>
      <w:iCs/>
      <w:color w:val="000000" w:themeColor="text1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96549F"/>
    <w:rPr>
      <w:rFonts w:cs="Calibri"/>
      <w:i/>
      <w:iCs/>
      <w:color w:val="000000" w:themeColor="text1"/>
      <w:sz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96549F"/>
    <w:rPr>
      <w:smallCaps/>
      <w:color w:val="C0504D" w:themeColor="accent2"/>
      <w:u w:val="single"/>
    </w:rPr>
  </w:style>
  <w:style w:type="character" w:styleId="IntensiverVerweis">
    <w:name w:val="Intense Reference"/>
    <w:basedOn w:val="Absatzstandardschriftart"/>
    <w:uiPriority w:val="32"/>
    <w:qFormat/>
    <w:rsid w:val="0096549F"/>
    <w:rPr>
      <w:b/>
      <w:bCs/>
      <w:smallCaps/>
      <w:color w:val="C0504D" w:themeColor="accent2"/>
      <w:spacing w:val="5"/>
      <w:u w:val="single"/>
    </w:rPr>
  </w:style>
  <w:style w:type="character" w:styleId="Buchtitel">
    <w:name w:val="Book Title"/>
    <w:basedOn w:val="Absatzstandardschriftart"/>
    <w:uiPriority w:val="33"/>
    <w:qFormat/>
    <w:rsid w:val="0096549F"/>
    <w:rPr>
      <w:b/>
      <w:bCs/>
      <w:smallCaps/>
      <w:spacing w:val="5"/>
    </w:rPr>
  </w:style>
  <w:style w:type="paragraph" w:styleId="Liste2">
    <w:name w:val="List 2"/>
    <w:basedOn w:val="Standard"/>
    <w:uiPriority w:val="99"/>
    <w:unhideWhenUsed/>
    <w:rsid w:val="0096549F"/>
    <w:pPr>
      <w:spacing w:line="264" w:lineRule="auto"/>
      <w:ind w:left="566" w:hanging="283"/>
      <w:contextualSpacing/>
    </w:pPr>
  </w:style>
  <w:style w:type="character" w:customStyle="1" w:styleId="Absatz-Standardschriftart">
    <w:name w:val="Absatz-Standardschriftart"/>
    <w:semiHidden/>
    <w:rsid w:val="0096549F"/>
  </w:style>
  <w:style w:type="paragraph" w:styleId="Verzeichnis1">
    <w:name w:val="toc 1"/>
    <w:basedOn w:val="Standard"/>
    <w:next w:val="Standard"/>
    <w:autoRedefine/>
    <w:uiPriority w:val="39"/>
    <w:qFormat/>
    <w:rsid w:val="0096549F"/>
    <w:pPr>
      <w:spacing w:before="120" w:after="0" w:line="264" w:lineRule="auto"/>
    </w:pPr>
    <w:rPr>
      <w:rFonts w:asciiTheme="minorHAnsi" w:eastAsia="Times New Roman" w:hAnsiTheme="minorHAnsi" w:cs="Arial"/>
      <w:b/>
      <w:szCs w:val="24"/>
      <w:lang w:eastAsia="de-DE"/>
    </w:rPr>
  </w:style>
  <w:style w:type="paragraph" w:styleId="Verzeichnis2">
    <w:name w:val="toc 2"/>
    <w:basedOn w:val="Standard"/>
    <w:next w:val="Standard"/>
    <w:autoRedefine/>
    <w:uiPriority w:val="39"/>
    <w:qFormat/>
    <w:rsid w:val="0096549F"/>
    <w:pPr>
      <w:spacing w:after="0" w:line="264" w:lineRule="auto"/>
      <w:ind w:left="240"/>
    </w:pPr>
    <w:rPr>
      <w:rFonts w:asciiTheme="minorHAnsi" w:eastAsia="Times New Roman" w:hAnsiTheme="minorHAnsi" w:cs="Arial"/>
      <w:b/>
      <w:sz w:val="22"/>
      <w:lang w:eastAsia="de-DE"/>
    </w:rPr>
  </w:style>
  <w:style w:type="paragraph" w:styleId="Verzeichnis3">
    <w:name w:val="toc 3"/>
    <w:basedOn w:val="Standard"/>
    <w:next w:val="Standard"/>
    <w:autoRedefine/>
    <w:uiPriority w:val="39"/>
    <w:qFormat/>
    <w:rsid w:val="0096549F"/>
    <w:pPr>
      <w:spacing w:after="0" w:line="264" w:lineRule="auto"/>
      <w:ind w:left="480"/>
    </w:pPr>
    <w:rPr>
      <w:rFonts w:asciiTheme="minorHAnsi" w:eastAsia="Times New Roman" w:hAnsiTheme="minorHAnsi" w:cs="Arial"/>
      <w:sz w:val="22"/>
      <w:lang w:eastAsia="de-DE"/>
    </w:rPr>
  </w:style>
  <w:style w:type="paragraph" w:styleId="Beschriftung">
    <w:name w:val="caption"/>
    <w:basedOn w:val="Standard"/>
    <w:next w:val="Standard"/>
    <w:qFormat/>
    <w:rsid w:val="0096549F"/>
    <w:pPr>
      <w:spacing w:line="240" w:lineRule="auto"/>
    </w:pPr>
    <w:rPr>
      <w:rFonts w:ascii="Times" w:eastAsia="Times New Roman" w:hAnsi="Times" w:cs="Arial"/>
      <w:b/>
      <w:bCs/>
      <w:color w:val="4F81BD" w:themeColor="accent1"/>
      <w:sz w:val="18"/>
      <w:szCs w:val="18"/>
      <w:lang w:eastAsia="de-DE"/>
    </w:rPr>
  </w:style>
  <w:style w:type="paragraph" w:styleId="Abbildungsverzeichnis">
    <w:name w:val="table of figures"/>
    <w:basedOn w:val="Standard"/>
    <w:next w:val="Standard"/>
    <w:uiPriority w:val="99"/>
    <w:rsid w:val="0096549F"/>
    <w:pPr>
      <w:spacing w:after="0" w:line="264" w:lineRule="auto"/>
      <w:ind w:left="480" w:hanging="480"/>
    </w:pPr>
    <w:rPr>
      <w:rFonts w:asciiTheme="minorHAnsi" w:eastAsia="Times New Roman" w:hAnsiTheme="minorHAnsi" w:cs="Arial"/>
      <w:smallCaps/>
      <w:sz w:val="20"/>
      <w:szCs w:val="20"/>
      <w:lang w:eastAsia="de-DE"/>
    </w:rPr>
  </w:style>
  <w:style w:type="paragraph" w:styleId="Verzeichnis5">
    <w:name w:val="toc 5"/>
    <w:basedOn w:val="Standard"/>
    <w:next w:val="Standard"/>
    <w:autoRedefine/>
    <w:qFormat/>
    <w:rsid w:val="0096549F"/>
    <w:pPr>
      <w:spacing w:after="0" w:line="264" w:lineRule="auto"/>
      <w:ind w:left="96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6">
    <w:name w:val="toc 6"/>
    <w:basedOn w:val="Standard"/>
    <w:next w:val="Standard"/>
    <w:autoRedefine/>
    <w:qFormat/>
    <w:rsid w:val="0096549F"/>
    <w:pPr>
      <w:spacing w:after="0" w:line="264" w:lineRule="auto"/>
      <w:ind w:left="120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7">
    <w:name w:val="toc 7"/>
    <w:basedOn w:val="Standard"/>
    <w:next w:val="Standard"/>
    <w:autoRedefine/>
    <w:qFormat/>
    <w:rsid w:val="0096549F"/>
    <w:pPr>
      <w:spacing w:after="0" w:line="264" w:lineRule="auto"/>
      <w:ind w:left="144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8">
    <w:name w:val="toc 8"/>
    <w:basedOn w:val="Standard"/>
    <w:next w:val="Standard"/>
    <w:autoRedefine/>
    <w:qFormat/>
    <w:rsid w:val="0096549F"/>
    <w:pPr>
      <w:spacing w:after="0" w:line="264" w:lineRule="auto"/>
      <w:ind w:left="168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9">
    <w:name w:val="toc 9"/>
    <w:basedOn w:val="Standard"/>
    <w:next w:val="Standard"/>
    <w:autoRedefine/>
    <w:qFormat/>
    <w:rsid w:val="0096549F"/>
    <w:pPr>
      <w:spacing w:after="0" w:line="264" w:lineRule="auto"/>
      <w:ind w:left="1920"/>
    </w:pPr>
    <w:rPr>
      <w:rFonts w:asciiTheme="minorHAnsi" w:eastAsia="Times New Roman" w:hAnsiTheme="minorHAnsi" w:cs="Arial"/>
      <w:sz w:val="20"/>
      <w:szCs w:val="20"/>
      <w:lang w:eastAsia="de-DE"/>
    </w:rPr>
  </w:style>
  <w:style w:type="character" w:customStyle="1" w:styleId="DokumentstrukturZeichen1">
    <w:name w:val="Dokumentstruktur Zeichen1"/>
    <w:basedOn w:val="Absatzstandardschriftart"/>
    <w:uiPriority w:val="99"/>
    <w:rsid w:val="0096549F"/>
    <w:rPr>
      <w:rFonts w:ascii="Lucida Grande" w:hAnsi="Lucida Grande" w:cs="Lucida Grande"/>
      <w:sz w:val="24"/>
      <w:szCs w:val="24"/>
      <w:lang w:eastAsia="en-US"/>
    </w:rPr>
  </w:style>
  <w:style w:type="paragraph" w:styleId="Textkrper2">
    <w:name w:val="Body Text 2"/>
    <w:basedOn w:val="Standard"/>
    <w:link w:val="Textkrper2Zeichen"/>
    <w:rsid w:val="0096549F"/>
    <w:pPr>
      <w:spacing w:after="0" w:line="240" w:lineRule="auto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96549F"/>
    <w:rPr>
      <w:rFonts w:ascii="Bookman Old Style" w:eastAsia="Times New Roman" w:hAnsi="Bookman Old Style"/>
      <w:sz w:val="24"/>
      <w:szCs w:val="20"/>
    </w:rPr>
  </w:style>
  <w:style w:type="paragraph" w:styleId="Textkrpereinzug">
    <w:name w:val="Body Text Indent"/>
    <w:basedOn w:val="Standard"/>
    <w:link w:val="TextkrpereinzugZeichen"/>
    <w:rsid w:val="0096549F"/>
    <w:pPr>
      <w:spacing w:before="120" w:after="120" w:line="360" w:lineRule="auto"/>
      <w:ind w:left="426"/>
      <w:jc w:val="both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rsid w:val="0096549F"/>
    <w:rPr>
      <w:rFonts w:ascii="Bookman Old Style" w:eastAsia="Times New Roman" w:hAnsi="Bookman Old Style"/>
      <w:sz w:val="24"/>
      <w:szCs w:val="20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6549F"/>
    <w:pPr>
      <w:spacing w:line="264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96549F"/>
    <w:pPr>
      <w:numPr>
        <w:numId w:val="3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96549F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96549F"/>
    <w:pPr>
      <w:numPr>
        <w:numId w:val="7"/>
      </w:numPr>
      <w:tabs>
        <w:tab w:val="clear" w:pos="1211"/>
      </w:tabs>
      <w:spacing w:before="120" w:after="120" w:line="240" w:lineRule="auto"/>
      <w:ind w:left="540" w:firstLine="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96549F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96549F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96549F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 w:line="264" w:lineRule="auto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96549F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paragraph" w:styleId="Aufzhlungszeichen3">
    <w:name w:val="List Bullet 3"/>
    <w:basedOn w:val="Standard"/>
    <w:unhideWhenUsed/>
    <w:qFormat/>
    <w:rsid w:val="0096549F"/>
    <w:pPr>
      <w:numPr>
        <w:numId w:val="4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96549F"/>
    <w:pPr>
      <w:numPr>
        <w:numId w:val="5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96549F"/>
    <w:pPr>
      <w:numPr>
        <w:numId w:val="8"/>
      </w:numPr>
      <w:spacing w:after="0" w:line="264" w:lineRule="auto"/>
      <w:ind w:left="180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96549F"/>
    <w:rPr>
      <w:color w:val="808080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96549F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96549F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96549F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sz w:val="22"/>
      <w:lang w:eastAsia="de-DE"/>
    </w:rPr>
  </w:style>
  <w:style w:type="character" w:styleId="Kommentarzeichen">
    <w:name w:val="annotation reference"/>
    <w:basedOn w:val="Absatzstandardschriftart"/>
    <w:rsid w:val="0096549F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96549F"/>
    <w:pPr>
      <w:spacing w:before="120" w:after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96549F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96549F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96549F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96549F"/>
    <w:pPr>
      <w:spacing w:before="120" w:after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96549F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96549F"/>
    <w:pPr>
      <w:spacing w:after="0" w:line="288" w:lineRule="auto"/>
      <w:jc w:val="both"/>
    </w:pPr>
    <w:rPr>
      <w:rFonts w:ascii="Arial Narrow" w:eastAsia="Times New Roman" w:hAnsi="Arial Narrow" w:cs="Times New Roman"/>
      <w:sz w:val="22"/>
      <w:szCs w:val="20"/>
      <w:lang w:eastAsia="de-DE"/>
    </w:rPr>
  </w:style>
  <w:style w:type="paragraph" w:styleId="Endnotentext">
    <w:name w:val="endnote text"/>
    <w:basedOn w:val="Standard"/>
    <w:link w:val="EndnotentextZeichen"/>
    <w:rsid w:val="0096549F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96549F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96549F"/>
    <w:rPr>
      <w:vertAlign w:val="superscript"/>
    </w:rPr>
  </w:style>
  <w:style w:type="paragraph" w:customStyle="1" w:styleId="Aufzhlung1">
    <w:name w:val="Aufzählung 1"/>
    <w:basedOn w:val="Standard"/>
    <w:rsid w:val="0096549F"/>
    <w:pPr>
      <w:numPr>
        <w:numId w:val="2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96549F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96549F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96549F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96549F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96549F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96549F"/>
    <w:pPr>
      <w:numPr>
        <w:numId w:val="9"/>
      </w:numPr>
      <w:tabs>
        <w:tab w:val="clear" w:pos="927"/>
        <w:tab w:val="left" w:pos="1173"/>
      </w:tabs>
      <w:autoSpaceDE w:val="0"/>
      <w:autoSpaceDN w:val="0"/>
      <w:adjustRightInd w:val="0"/>
      <w:spacing w:after="0" w:line="240" w:lineRule="atLeast"/>
      <w:ind w:left="778" w:firstLine="0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96549F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uiPriority w:val="99"/>
    <w:rsid w:val="0096549F"/>
    <w:pPr>
      <w:numPr>
        <w:numId w:val="1"/>
      </w:numPr>
      <w:tabs>
        <w:tab w:val="clear" w:pos="1134"/>
        <w:tab w:val="clear" w:pos="1418"/>
      </w:tabs>
      <w:spacing w:before="0" w:after="240" w:line="240" w:lineRule="atLeast"/>
      <w:ind w:right="720"/>
    </w:pPr>
    <w:rPr>
      <w:rFonts w:ascii="Garamond" w:hAnsi="Garamond"/>
      <w:sz w:val="22"/>
      <w:szCs w:val="20"/>
    </w:rPr>
  </w:style>
  <w:style w:type="paragraph" w:customStyle="1" w:styleId="stil2">
    <w:name w:val="stil2"/>
    <w:basedOn w:val="Standard"/>
    <w:rsid w:val="009654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96549F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styleId="Standardeinzug">
    <w:name w:val="Normal Indent"/>
    <w:basedOn w:val="Standard"/>
    <w:rsid w:val="0096549F"/>
    <w:pPr>
      <w:spacing w:after="0" w:line="240" w:lineRule="auto"/>
      <w:ind w:left="708"/>
    </w:pPr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EndNoteBibliographyTitle">
    <w:name w:val="EndNote Bibliography Title"/>
    <w:basedOn w:val="Standard"/>
    <w:rsid w:val="00C055E2"/>
    <w:pPr>
      <w:spacing w:after="0"/>
      <w:jc w:val="center"/>
    </w:pPr>
    <w:rPr>
      <w:sz w:val="28"/>
      <w:lang w:val="en-US"/>
    </w:rPr>
  </w:style>
  <w:style w:type="paragraph" w:customStyle="1" w:styleId="EndNoteBibliography">
    <w:name w:val="EndNote Bibliography"/>
    <w:basedOn w:val="Standard"/>
    <w:rsid w:val="00C055E2"/>
    <w:pPr>
      <w:spacing w:line="240" w:lineRule="auto"/>
      <w:jc w:val="both"/>
    </w:pPr>
    <w:rPr>
      <w:sz w:val="28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 w:qFormat="1"/>
    <w:lsdException w:name="toc 5" w:qFormat="1"/>
    <w:lsdException w:name="toc 6" w:qFormat="1"/>
    <w:lsdException w:name="toc 7" w:qFormat="1"/>
    <w:lsdException w:name="toc 8" w:qFormat="1"/>
    <w:lsdException w:name="toc 9" w:qFormat="1"/>
    <w:lsdException w:name="caption" w:qFormat="1"/>
    <w:lsdException w:name="table of figures" w:uiPriority="99"/>
    <w:lsdException w:name="line number" w:uiPriority="99"/>
    <w:lsdException w:name="List Bullet" w:qFormat="1"/>
    <w:lsdException w:name="List Number" w:uiPriority="99"/>
    <w:lsdException w:name="List 2" w:uiPriority="99"/>
    <w:lsdException w:name="List Bullet 2" w:qFormat="1"/>
    <w:lsdException w:name="List Bullet 3" w:qFormat="1"/>
    <w:lsdException w:name="List Bullet 4" w:uiPriority="36" w:qFormat="1"/>
    <w:lsdException w:name="List Bullet 5" w:uiPriority="36" w:qFormat="1"/>
    <w:lsdException w:name="Title" w:uiPriority="10" w:qFormat="1"/>
    <w:lsdException w:name="Subtitle" w:uiPriority="11" w:qFormat="1"/>
    <w:lsdException w:name="Strong" w:qFormat="1"/>
    <w:lsdException w:name="Emphasis" w:uiPriority="20" w:qFormat="1"/>
    <w:lsdException w:name="Normal (Web)" w:uiPriority="99"/>
    <w:lsdException w:name="No List" w:uiPriority="99"/>
    <w:lsdException w:name="Table Grid" w:uiPriority="59"/>
    <w:lsdException w:name="Placeholder Text" w:uiPriority="99"/>
    <w:lsdException w:name="No Spacing" w:uiPriority="1" w:qFormat="1"/>
    <w:lsdException w:name="List Paragraph" w:qFormat="1"/>
    <w:lsdException w:name="Quote" w:uiPriority="29" w:qFormat="1"/>
    <w:lsdException w:name="Intense Quote" w:uiPriority="30" w:qFormat="1"/>
    <w:lsdException w:name="Light List Accent 2" w:uiPriority="61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TOC Heading" w:uiPriority="39" w:qFormat="1"/>
  </w:latentStyles>
  <w:style w:type="paragraph" w:default="1" w:styleId="Standard">
    <w:name w:val="Normal"/>
    <w:qFormat/>
    <w:rsid w:val="000D11E1"/>
    <w:pPr>
      <w:spacing w:after="200" w:line="276" w:lineRule="auto"/>
    </w:pPr>
    <w:rPr>
      <w:rFonts w:cs="Calibri"/>
      <w:sz w:val="24"/>
      <w:lang w:eastAsia="en-US"/>
    </w:rPr>
  </w:style>
  <w:style w:type="paragraph" w:styleId="berschrift1">
    <w:name w:val="heading 1"/>
    <w:basedOn w:val="Standard"/>
    <w:next w:val="Standard"/>
    <w:link w:val="berschrift1Zeichen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qFormat/>
    <w:rsid w:val="00E00C5E"/>
    <w:pPr>
      <w:keepNext/>
      <w:keepLines/>
      <w:spacing w:before="200" w:after="0"/>
      <w:outlineLvl w:val="2"/>
    </w:pPr>
    <w:rPr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eichen">
    <w:name w:val="Überschrift 1 Zeichen"/>
    <w:basedOn w:val="Absatzstandardschriftart"/>
    <w:link w:val="berschrift1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rsid w:val="00E00C5E"/>
    <w:rPr>
      <w:rFonts w:cs="Calibri"/>
      <w:b/>
      <w:bCs/>
      <w:color w:val="4F81BD"/>
      <w:sz w:val="24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paragraph" w:styleId="Sprechblasentext">
    <w:name w:val="Balloon Text"/>
    <w:basedOn w:val="Standard"/>
    <w:link w:val="SprechblasentextZeichen1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1">
    <w:name w:val="Sprechblasentext Zeichen1"/>
    <w:basedOn w:val="Absatzstandardschriftart"/>
    <w:link w:val="Sprechblasentext"/>
    <w:rsid w:val="0086577B"/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rsid w:val="0086577B"/>
  </w:style>
  <w:style w:type="paragraph" w:styleId="Fuzeile">
    <w:name w:val="footer"/>
    <w:basedOn w:val="Standard"/>
    <w:link w:val="Fu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rsid w:val="0086577B"/>
  </w:style>
  <w:style w:type="paragraph" w:styleId="Listenabsatz">
    <w:name w:val="List Paragraph"/>
    <w:basedOn w:val="Standard"/>
    <w:qFormat/>
    <w:rsid w:val="00355BDC"/>
    <w:pPr>
      <w:ind w:left="720"/>
      <w:contextualSpacing/>
    </w:pPr>
  </w:style>
  <w:style w:type="table" w:styleId="Tabellenraster">
    <w:name w:val="Table Grid"/>
    <w:basedOn w:val="NormaleTabelle"/>
    <w:uiPriority w:val="59"/>
    <w:rsid w:val="008D683F"/>
    <w:rPr>
      <w:rFonts w:cs="Calibri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1">
    <w:name w:val="Helle Schattierung1"/>
    <w:uiPriority w:val="99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99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uiPriority w:val="99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rsid w:val="00C353CE"/>
  </w:style>
  <w:style w:type="paragraph" w:styleId="Funotentext">
    <w:name w:val="footnote text"/>
    <w:aliases w:val="Char Char Char Char,Char Char Char,VR, Char Char Char Char, Char Char Char"/>
    <w:basedOn w:val="Standard"/>
    <w:link w:val="FunotentextZeichen"/>
    <w:rsid w:val="00187683"/>
    <w:pPr>
      <w:spacing w:after="0" w:line="240" w:lineRule="auto"/>
      <w:ind w:firstLine="357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VR Zeichen, Char Char Char Char Zeichen, Char Char Char Zeichen"/>
    <w:basedOn w:val="Absatzstandardschriftart"/>
    <w:link w:val="Funotentext"/>
    <w:rsid w:val="00187683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after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link w:val="KeinLeerraumZeichen"/>
    <w:uiPriority w:val="1"/>
    <w:qFormat/>
    <w:rsid w:val="000E124F"/>
    <w:rPr>
      <w:rFonts w:cs="Calibri"/>
      <w:lang w:eastAsia="en-US"/>
    </w:rPr>
  </w:style>
  <w:style w:type="character" w:customStyle="1" w:styleId="KeinLeerraumZeichen">
    <w:name w:val="Kein Leerraum Zeichen"/>
    <w:basedOn w:val="Absatzstandardschriftart"/>
    <w:link w:val="KeinLeerraum"/>
    <w:uiPriority w:val="1"/>
    <w:rsid w:val="0096549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tabs>
        <w:tab w:val="left" w:pos="284"/>
        <w:tab w:val="num" w:pos="1211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after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2"/>
      </w:numPr>
      <w:spacing w:before="120" w:after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after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rsid w:val="000D11E1"/>
  </w:style>
  <w:style w:type="paragraph" w:styleId="Liste">
    <w:name w:val="List"/>
    <w:basedOn w:val="Standard"/>
    <w:rsid w:val="000D11E1"/>
    <w:pPr>
      <w:tabs>
        <w:tab w:val="left" w:pos="1134"/>
        <w:tab w:val="num" w:pos="1211"/>
        <w:tab w:val="left" w:pos="1418"/>
      </w:tabs>
      <w:spacing w:before="120" w:after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after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after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before="120" w:after="120" w:line="240" w:lineRule="auto"/>
      <w:ind w:left="72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DokumentstrukturZeichen">
    <w:name w:val="Dokumentstruktur Zeichen"/>
    <w:basedOn w:val="Absatzstandardschriftart"/>
    <w:link w:val="Dokumentstruktur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rsid w:val="000D11E1"/>
    <w:pPr>
      <w:shd w:val="clear" w:color="auto" w:fill="000080"/>
      <w:spacing w:before="120" w:after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customStyle="1" w:styleId="NummerierteListe">
    <w:name w:val="Nummerierte Liste"/>
    <w:basedOn w:val="Liste"/>
    <w:qFormat/>
    <w:rsid w:val="005D5158"/>
    <w:pPr>
      <w:numPr>
        <w:numId w:val="6"/>
      </w:numPr>
      <w:tabs>
        <w:tab w:val="clear" w:pos="1134"/>
        <w:tab w:val="clear" w:pos="1418"/>
        <w:tab w:val="num" w:pos="360"/>
      </w:tabs>
      <w:spacing w:before="0" w:after="200" w:line="264" w:lineRule="auto"/>
      <w:ind w:left="357" w:hanging="357"/>
      <w:contextualSpacing/>
      <w:jc w:val="left"/>
    </w:pPr>
    <w:rPr>
      <w:rFonts w:ascii="Calibri" w:eastAsia="Calibri" w:hAnsi="Calibri" w:cs="Calibri"/>
      <w:szCs w:val="22"/>
      <w:lang w:eastAsia="en-US"/>
    </w:rPr>
  </w:style>
  <w:style w:type="paragraph" w:customStyle="1" w:styleId="Petit">
    <w:name w:val="'Petit"/>
    <w:basedOn w:val="Standard"/>
    <w:rsid w:val="00F27FB4"/>
    <w:pPr>
      <w:spacing w:line="260" w:lineRule="exact"/>
    </w:pPr>
    <w:rPr>
      <w:rFonts w:ascii="Times" w:eastAsia="Times New Roman" w:hAnsi="Times" w:cs="Arial"/>
      <w:sz w:val="20"/>
      <w:szCs w:val="24"/>
      <w:lang w:eastAsia="de-DE"/>
    </w:rPr>
  </w:style>
  <w:style w:type="character" w:styleId="Herausstellen">
    <w:name w:val="Emphasis"/>
    <w:basedOn w:val="Absatzstandardschriftart"/>
    <w:uiPriority w:val="20"/>
    <w:qFormat/>
    <w:rsid w:val="0096549F"/>
    <w:rPr>
      <w:i/>
      <w:iCs/>
    </w:rPr>
  </w:style>
  <w:style w:type="character" w:styleId="IntensiveHervorhebung">
    <w:name w:val="Intense Emphasis"/>
    <w:basedOn w:val="Absatzstandardschriftart"/>
    <w:uiPriority w:val="21"/>
    <w:qFormat/>
    <w:rsid w:val="0096549F"/>
    <w:rPr>
      <w:b/>
      <w:bCs/>
      <w:i/>
      <w:iCs/>
      <w:color w:val="4F81BD" w:themeColor="accent1"/>
    </w:rPr>
  </w:style>
  <w:style w:type="paragraph" w:styleId="Anfhrungszeichen">
    <w:name w:val="Quote"/>
    <w:basedOn w:val="Standard"/>
    <w:next w:val="Standard"/>
    <w:link w:val="AnfhrungszeichenZeichen"/>
    <w:uiPriority w:val="29"/>
    <w:qFormat/>
    <w:rsid w:val="0096549F"/>
    <w:pPr>
      <w:spacing w:line="264" w:lineRule="auto"/>
    </w:pPr>
    <w:rPr>
      <w:i/>
      <w:iCs/>
      <w:color w:val="000000" w:themeColor="text1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96549F"/>
    <w:rPr>
      <w:rFonts w:cs="Calibri"/>
      <w:i/>
      <w:iCs/>
      <w:color w:val="000000" w:themeColor="text1"/>
      <w:sz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96549F"/>
    <w:rPr>
      <w:smallCaps/>
      <w:color w:val="C0504D" w:themeColor="accent2"/>
      <w:u w:val="single"/>
    </w:rPr>
  </w:style>
  <w:style w:type="character" w:styleId="IntensiverVerweis">
    <w:name w:val="Intense Reference"/>
    <w:basedOn w:val="Absatzstandardschriftart"/>
    <w:uiPriority w:val="32"/>
    <w:qFormat/>
    <w:rsid w:val="0096549F"/>
    <w:rPr>
      <w:b/>
      <w:bCs/>
      <w:smallCaps/>
      <w:color w:val="C0504D" w:themeColor="accent2"/>
      <w:spacing w:val="5"/>
      <w:u w:val="single"/>
    </w:rPr>
  </w:style>
  <w:style w:type="character" w:styleId="Buchtitel">
    <w:name w:val="Book Title"/>
    <w:basedOn w:val="Absatzstandardschriftart"/>
    <w:uiPriority w:val="33"/>
    <w:qFormat/>
    <w:rsid w:val="0096549F"/>
    <w:rPr>
      <w:b/>
      <w:bCs/>
      <w:smallCaps/>
      <w:spacing w:val="5"/>
    </w:rPr>
  </w:style>
  <w:style w:type="paragraph" w:styleId="Liste2">
    <w:name w:val="List 2"/>
    <w:basedOn w:val="Standard"/>
    <w:uiPriority w:val="99"/>
    <w:unhideWhenUsed/>
    <w:rsid w:val="0096549F"/>
    <w:pPr>
      <w:spacing w:line="264" w:lineRule="auto"/>
      <w:ind w:left="566" w:hanging="283"/>
      <w:contextualSpacing/>
    </w:pPr>
  </w:style>
  <w:style w:type="character" w:customStyle="1" w:styleId="Absatz-Standardschriftart">
    <w:name w:val="Absatz-Standardschriftart"/>
    <w:semiHidden/>
    <w:rsid w:val="0096549F"/>
  </w:style>
  <w:style w:type="paragraph" w:styleId="Verzeichnis1">
    <w:name w:val="toc 1"/>
    <w:basedOn w:val="Standard"/>
    <w:next w:val="Standard"/>
    <w:autoRedefine/>
    <w:uiPriority w:val="39"/>
    <w:qFormat/>
    <w:rsid w:val="0096549F"/>
    <w:pPr>
      <w:spacing w:before="120" w:after="0" w:line="264" w:lineRule="auto"/>
    </w:pPr>
    <w:rPr>
      <w:rFonts w:asciiTheme="minorHAnsi" w:eastAsia="Times New Roman" w:hAnsiTheme="minorHAnsi" w:cs="Arial"/>
      <w:b/>
      <w:szCs w:val="24"/>
      <w:lang w:eastAsia="de-DE"/>
    </w:rPr>
  </w:style>
  <w:style w:type="paragraph" w:styleId="Verzeichnis2">
    <w:name w:val="toc 2"/>
    <w:basedOn w:val="Standard"/>
    <w:next w:val="Standard"/>
    <w:autoRedefine/>
    <w:uiPriority w:val="39"/>
    <w:qFormat/>
    <w:rsid w:val="0096549F"/>
    <w:pPr>
      <w:spacing w:after="0" w:line="264" w:lineRule="auto"/>
      <w:ind w:left="240"/>
    </w:pPr>
    <w:rPr>
      <w:rFonts w:asciiTheme="minorHAnsi" w:eastAsia="Times New Roman" w:hAnsiTheme="minorHAnsi" w:cs="Arial"/>
      <w:b/>
      <w:sz w:val="22"/>
      <w:lang w:eastAsia="de-DE"/>
    </w:rPr>
  </w:style>
  <w:style w:type="paragraph" w:styleId="Verzeichnis3">
    <w:name w:val="toc 3"/>
    <w:basedOn w:val="Standard"/>
    <w:next w:val="Standard"/>
    <w:autoRedefine/>
    <w:uiPriority w:val="39"/>
    <w:qFormat/>
    <w:rsid w:val="0096549F"/>
    <w:pPr>
      <w:spacing w:after="0" w:line="264" w:lineRule="auto"/>
      <w:ind w:left="480"/>
    </w:pPr>
    <w:rPr>
      <w:rFonts w:asciiTheme="minorHAnsi" w:eastAsia="Times New Roman" w:hAnsiTheme="minorHAnsi" w:cs="Arial"/>
      <w:sz w:val="22"/>
      <w:lang w:eastAsia="de-DE"/>
    </w:rPr>
  </w:style>
  <w:style w:type="paragraph" w:styleId="Beschriftung">
    <w:name w:val="caption"/>
    <w:basedOn w:val="Standard"/>
    <w:next w:val="Standard"/>
    <w:qFormat/>
    <w:rsid w:val="0096549F"/>
    <w:pPr>
      <w:spacing w:line="240" w:lineRule="auto"/>
    </w:pPr>
    <w:rPr>
      <w:rFonts w:ascii="Times" w:eastAsia="Times New Roman" w:hAnsi="Times" w:cs="Arial"/>
      <w:b/>
      <w:bCs/>
      <w:color w:val="4F81BD" w:themeColor="accent1"/>
      <w:sz w:val="18"/>
      <w:szCs w:val="18"/>
      <w:lang w:eastAsia="de-DE"/>
    </w:rPr>
  </w:style>
  <w:style w:type="paragraph" w:styleId="Abbildungsverzeichnis">
    <w:name w:val="table of figures"/>
    <w:basedOn w:val="Standard"/>
    <w:next w:val="Standard"/>
    <w:uiPriority w:val="99"/>
    <w:rsid w:val="0096549F"/>
    <w:pPr>
      <w:spacing w:after="0" w:line="264" w:lineRule="auto"/>
      <w:ind w:left="480" w:hanging="480"/>
    </w:pPr>
    <w:rPr>
      <w:rFonts w:asciiTheme="minorHAnsi" w:eastAsia="Times New Roman" w:hAnsiTheme="minorHAnsi" w:cs="Arial"/>
      <w:smallCaps/>
      <w:sz w:val="20"/>
      <w:szCs w:val="20"/>
      <w:lang w:eastAsia="de-DE"/>
    </w:rPr>
  </w:style>
  <w:style w:type="paragraph" w:styleId="Verzeichnis5">
    <w:name w:val="toc 5"/>
    <w:basedOn w:val="Standard"/>
    <w:next w:val="Standard"/>
    <w:autoRedefine/>
    <w:qFormat/>
    <w:rsid w:val="0096549F"/>
    <w:pPr>
      <w:spacing w:after="0" w:line="264" w:lineRule="auto"/>
      <w:ind w:left="96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6">
    <w:name w:val="toc 6"/>
    <w:basedOn w:val="Standard"/>
    <w:next w:val="Standard"/>
    <w:autoRedefine/>
    <w:qFormat/>
    <w:rsid w:val="0096549F"/>
    <w:pPr>
      <w:spacing w:after="0" w:line="264" w:lineRule="auto"/>
      <w:ind w:left="120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7">
    <w:name w:val="toc 7"/>
    <w:basedOn w:val="Standard"/>
    <w:next w:val="Standard"/>
    <w:autoRedefine/>
    <w:qFormat/>
    <w:rsid w:val="0096549F"/>
    <w:pPr>
      <w:spacing w:after="0" w:line="264" w:lineRule="auto"/>
      <w:ind w:left="144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8">
    <w:name w:val="toc 8"/>
    <w:basedOn w:val="Standard"/>
    <w:next w:val="Standard"/>
    <w:autoRedefine/>
    <w:qFormat/>
    <w:rsid w:val="0096549F"/>
    <w:pPr>
      <w:spacing w:after="0" w:line="264" w:lineRule="auto"/>
      <w:ind w:left="168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9">
    <w:name w:val="toc 9"/>
    <w:basedOn w:val="Standard"/>
    <w:next w:val="Standard"/>
    <w:autoRedefine/>
    <w:qFormat/>
    <w:rsid w:val="0096549F"/>
    <w:pPr>
      <w:spacing w:after="0" w:line="264" w:lineRule="auto"/>
      <w:ind w:left="1920"/>
    </w:pPr>
    <w:rPr>
      <w:rFonts w:asciiTheme="minorHAnsi" w:eastAsia="Times New Roman" w:hAnsiTheme="minorHAnsi" w:cs="Arial"/>
      <w:sz w:val="20"/>
      <w:szCs w:val="20"/>
      <w:lang w:eastAsia="de-DE"/>
    </w:rPr>
  </w:style>
  <w:style w:type="character" w:customStyle="1" w:styleId="DokumentstrukturZeichen1">
    <w:name w:val="Dokumentstruktur Zeichen1"/>
    <w:basedOn w:val="Absatzstandardschriftart"/>
    <w:uiPriority w:val="99"/>
    <w:rsid w:val="0096549F"/>
    <w:rPr>
      <w:rFonts w:ascii="Lucida Grande" w:hAnsi="Lucida Grande" w:cs="Lucida Grande"/>
      <w:sz w:val="24"/>
      <w:szCs w:val="24"/>
      <w:lang w:eastAsia="en-US"/>
    </w:rPr>
  </w:style>
  <w:style w:type="paragraph" w:styleId="Textkrper2">
    <w:name w:val="Body Text 2"/>
    <w:basedOn w:val="Standard"/>
    <w:link w:val="Textkrper2Zeichen"/>
    <w:rsid w:val="0096549F"/>
    <w:pPr>
      <w:spacing w:after="0" w:line="240" w:lineRule="auto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96549F"/>
    <w:rPr>
      <w:rFonts w:ascii="Bookman Old Style" w:eastAsia="Times New Roman" w:hAnsi="Bookman Old Style"/>
      <w:sz w:val="24"/>
      <w:szCs w:val="20"/>
    </w:rPr>
  </w:style>
  <w:style w:type="paragraph" w:styleId="Textkrpereinzug">
    <w:name w:val="Body Text Indent"/>
    <w:basedOn w:val="Standard"/>
    <w:link w:val="TextkrpereinzugZeichen"/>
    <w:rsid w:val="0096549F"/>
    <w:pPr>
      <w:spacing w:before="120" w:after="120" w:line="360" w:lineRule="auto"/>
      <w:ind w:left="426"/>
      <w:jc w:val="both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rsid w:val="0096549F"/>
    <w:rPr>
      <w:rFonts w:ascii="Bookman Old Style" w:eastAsia="Times New Roman" w:hAnsi="Bookman Old Style"/>
      <w:sz w:val="24"/>
      <w:szCs w:val="20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6549F"/>
    <w:pPr>
      <w:spacing w:line="264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96549F"/>
    <w:pPr>
      <w:numPr>
        <w:numId w:val="3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96549F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96549F"/>
    <w:pPr>
      <w:numPr>
        <w:numId w:val="7"/>
      </w:numPr>
      <w:tabs>
        <w:tab w:val="clear" w:pos="1211"/>
      </w:tabs>
      <w:spacing w:before="120" w:after="120" w:line="240" w:lineRule="auto"/>
      <w:ind w:left="540" w:firstLine="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96549F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96549F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96549F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 w:line="264" w:lineRule="auto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96549F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paragraph" w:styleId="Aufzhlungszeichen3">
    <w:name w:val="List Bullet 3"/>
    <w:basedOn w:val="Standard"/>
    <w:unhideWhenUsed/>
    <w:qFormat/>
    <w:rsid w:val="0096549F"/>
    <w:pPr>
      <w:numPr>
        <w:numId w:val="4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96549F"/>
    <w:pPr>
      <w:numPr>
        <w:numId w:val="5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96549F"/>
    <w:pPr>
      <w:numPr>
        <w:numId w:val="8"/>
      </w:numPr>
      <w:spacing w:after="0" w:line="264" w:lineRule="auto"/>
      <w:ind w:left="180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96549F"/>
    <w:rPr>
      <w:color w:val="808080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96549F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96549F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96549F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sz w:val="22"/>
      <w:lang w:eastAsia="de-DE"/>
    </w:rPr>
  </w:style>
  <w:style w:type="character" w:styleId="Kommentarzeichen">
    <w:name w:val="annotation reference"/>
    <w:basedOn w:val="Absatzstandardschriftart"/>
    <w:rsid w:val="0096549F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96549F"/>
    <w:pPr>
      <w:spacing w:before="120" w:after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96549F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96549F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96549F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96549F"/>
    <w:pPr>
      <w:spacing w:before="120" w:after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96549F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96549F"/>
    <w:pPr>
      <w:spacing w:after="0" w:line="288" w:lineRule="auto"/>
      <w:jc w:val="both"/>
    </w:pPr>
    <w:rPr>
      <w:rFonts w:ascii="Arial Narrow" w:eastAsia="Times New Roman" w:hAnsi="Arial Narrow" w:cs="Times New Roman"/>
      <w:sz w:val="22"/>
      <w:szCs w:val="20"/>
      <w:lang w:eastAsia="de-DE"/>
    </w:rPr>
  </w:style>
  <w:style w:type="paragraph" w:styleId="Endnotentext">
    <w:name w:val="endnote text"/>
    <w:basedOn w:val="Standard"/>
    <w:link w:val="EndnotentextZeichen"/>
    <w:rsid w:val="0096549F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96549F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96549F"/>
    <w:rPr>
      <w:vertAlign w:val="superscript"/>
    </w:rPr>
  </w:style>
  <w:style w:type="paragraph" w:customStyle="1" w:styleId="Aufzhlung1">
    <w:name w:val="Aufzählung 1"/>
    <w:basedOn w:val="Standard"/>
    <w:rsid w:val="0096549F"/>
    <w:pPr>
      <w:numPr>
        <w:numId w:val="2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96549F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96549F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96549F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96549F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96549F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96549F"/>
    <w:pPr>
      <w:numPr>
        <w:numId w:val="9"/>
      </w:numPr>
      <w:tabs>
        <w:tab w:val="clear" w:pos="927"/>
        <w:tab w:val="left" w:pos="1173"/>
      </w:tabs>
      <w:autoSpaceDE w:val="0"/>
      <w:autoSpaceDN w:val="0"/>
      <w:adjustRightInd w:val="0"/>
      <w:spacing w:after="0" w:line="240" w:lineRule="atLeast"/>
      <w:ind w:left="778" w:firstLine="0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96549F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uiPriority w:val="99"/>
    <w:rsid w:val="0096549F"/>
    <w:pPr>
      <w:numPr>
        <w:numId w:val="1"/>
      </w:numPr>
      <w:tabs>
        <w:tab w:val="clear" w:pos="1134"/>
        <w:tab w:val="clear" w:pos="1418"/>
      </w:tabs>
      <w:spacing w:before="0" w:after="240" w:line="240" w:lineRule="atLeast"/>
      <w:ind w:right="720"/>
    </w:pPr>
    <w:rPr>
      <w:rFonts w:ascii="Garamond" w:hAnsi="Garamond"/>
      <w:sz w:val="22"/>
      <w:szCs w:val="20"/>
    </w:rPr>
  </w:style>
  <w:style w:type="paragraph" w:customStyle="1" w:styleId="stil2">
    <w:name w:val="stil2"/>
    <w:basedOn w:val="Standard"/>
    <w:rsid w:val="009654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96549F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styleId="Standardeinzug">
    <w:name w:val="Normal Indent"/>
    <w:basedOn w:val="Standard"/>
    <w:rsid w:val="0096549F"/>
    <w:pPr>
      <w:spacing w:after="0" w:line="240" w:lineRule="auto"/>
      <w:ind w:left="708"/>
    </w:pPr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EndNoteBibliographyTitle">
    <w:name w:val="EndNote Bibliography Title"/>
    <w:basedOn w:val="Standard"/>
    <w:rsid w:val="00C055E2"/>
    <w:pPr>
      <w:spacing w:after="0"/>
      <w:jc w:val="center"/>
    </w:pPr>
    <w:rPr>
      <w:sz w:val="28"/>
      <w:lang w:val="en-US"/>
    </w:rPr>
  </w:style>
  <w:style w:type="paragraph" w:customStyle="1" w:styleId="EndNoteBibliography">
    <w:name w:val="EndNote Bibliography"/>
    <w:basedOn w:val="Standard"/>
    <w:rsid w:val="00C055E2"/>
    <w:pPr>
      <w:spacing w:line="240" w:lineRule="auto"/>
      <w:jc w:val="both"/>
    </w:pPr>
    <w:rPr>
      <w:sz w:val="2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755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57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59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66942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178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22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92145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58582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997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0222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911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4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8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639044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emf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image" Target="media/image3.emf"/><Relationship Id="rId11" Type="http://schemas.openxmlformats.org/officeDocument/2006/relationships/image" Target="media/image4.emf"/><Relationship Id="rId12" Type="http://schemas.openxmlformats.org/officeDocument/2006/relationships/image" Target="media/image5.emf"/><Relationship Id="rId13" Type="http://schemas.openxmlformats.org/officeDocument/2006/relationships/image" Target="media/image6.emf"/><Relationship Id="rId14" Type="http://schemas.openxmlformats.org/officeDocument/2006/relationships/image" Target="media/image7.emf"/><Relationship Id="rId15" Type="http://schemas.openxmlformats.org/officeDocument/2006/relationships/image" Target="media/image8.emf"/><Relationship Id="rId16" Type="http://schemas.openxmlformats.org/officeDocument/2006/relationships/image" Target="media/image9.emf"/><Relationship Id="rId17" Type="http://schemas.openxmlformats.org/officeDocument/2006/relationships/header" Target="header1.xml"/><Relationship Id="rId18" Type="http://schemas.openxmlformats.org/officeDocument/2006/relationships/footer" Target="footer1.xml"/><Relationship Id="rId19" Type="http://schemas.openxmlformats.org/officeDocument/2006/relationships/footer" Target="footer2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depash-nordhessen.de/html/verhaltenstherapie.html" TargetMode="External"/><Relationship Id="rId2" Type="http://schemas.openxmlformats.org/officeDocument/2006/relationships/hyperlink" Target="http://www.c-d-k.de/psychotherapie-klinik/Stoerungen/angststoerungen_therapie.html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96</Words>
  <Characters>611</Characters>
  <Application>Microsoft Macintosh Word</Application>
  <DocSecurity>0</DocSecurity>
  <Lines>5</Lines>
  <Paragraphs>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Überschriften</vt:lpstr>
      </vt:variant>
      <vt:variant>
        <vt:i4>23</vt:i4>
      </vt:variant>
    </vt:vector>
  </HeadingPairs>
  <TitlesOfParts>
    <vt:vector size="24" baseType="lpstr">
      <vt:lpstr/>
      <vt:lpstr>I. Einführung in die Vorlesung</vt:lpstr>
      <vt:lpstr>    1. Seelsorge in „Zwischenräumen“ </vt:lpstr>
      <vt:lpstr>        1.1 Zwischen Hochschätzung und Skepsis</vt:lpstr>
      <vt:lpstr>        1.2 Zwischen guter Nachricht und Hiobsbotschaft</vt:lpstr>
      <vt:lpstr>        1.3 Zwischen Integration und Bedeutungslosigkeit</vt:lpstr>
      <vt:lpstr>        Exkurs: Die Bedeutungslosigkeit annehmen – Ein Hinweis auf Henri Nouwen</vt:lpstr>
      <vt:lpstr>        1.4 Zwischen Professionalität und Betroffenheit</vt:lpstr>
      <vt:lpstr>        1.5 Zwischen inhaltlicher Bestimmtheit und weltlicher Offenheit</vt:lpstr>
      <vt:lpstr>        1.6 Zwischen dem Paradigma der Verkündigung und dem Paradigma der Heilung</vt:lpstr>
      <vt:lpstr>        1.7 Zwischen Heilen und Vorsorgen</vt:lpstr>
      <vt:lpstr>        1.8 Zwischen genereller und spezieller Seelsorge</vt:lpstr>
      <vt:lpstr>        1.9 Zwischen Professionalität und allgemeinem Priestertum</vt:lpstr>
      <vt:lpstr>        1.10 Zwischen Gemeinde und Funktion</vt:lpstr>
      <vt:lpstr>        1.11 Zwischen Individuum und System</vt:lpstr>
      <vt:lpstr>        1.12 Zwischen Aufsuchen und Aufgesuchtwerden</vt:lpstr>
      <vt:lpstr>    2. Arbeitsdefinition „Was ist Seelsorge?“</vt:lpstr>
      <vt:lpstr>        2.1 Dietrich Rössler: Seelsorge als Hilfe zur Lebensgewissheit(</vt:lpstr>
      <vt:lpstr>        2.2 Klaus Winkler: Seelsorge als Freisetzung von christlich motiviertem Verhalte</vt:lpstr>
      <vt:lpstr>        2.3 Christoph Morgenthaler: Seelsorge als Beziehungsgeschehen</vt:lpstr>
      <vt:lpstr>    3. Hinweise zur Vorlesung</vt:lpstr>
      <vt:lpstr>        3.1 Formale Hinweise</vt:lpstr>
      <vt:lpstr>        </vt:lpstr>
      <vt:lpstr>        3.2 Aufbau der Vorlesung(</vt:lpstr>
    </vt:vector>
  </TitlesOfParts>
  <Company>Lehrstuhl für Praktische Theologie Greifswald</Company>
  <LinksUpToDate>false</LinksUpToDate>
  <CharactersWithSpaces>7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Herbst</dc:creator>
  <cp:keywords/>
  <cp:lastModifiedBy>Christiane Moldenhauer</cp:lastModifiedBy>
  <cp:revision>10</cp:revision>
  <cp:lastPrinted>2014-01-09T20:04:00Z</cp:lastPrinted>
  <dcterms:created xsi:type="dcterms:W3CDTF">2014-01-23T14:19:00Z</dcterms:created>
  <dcterms:modified xsi:type="dcterms:W3CDTF">2014-01-23T22:44:00Z</dcterms:modified>
</cp:coreProperties>
</file>